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1CEC5D" w14:textId="751EA327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Nam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Journal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World</w:t>
      </w:r>
      <w:r w:rsidR="00923AE6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Journal</w:t>
      </w:r>
      <w:r w:rsidR="00923AE6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Clinical</w:t>
      </w:r>
      <w:r w:rsidR="00923AE6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Cases</w:t>
      </w:r>
    </w:p>
    <w:p w14:paraId="49A47EBB" w14:textId="14F7274C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Manuscrip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NO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72525</w:t>
      </w:r>
    </w:p>
    <w:p w14:paraId="469EA8B2" w14:textId="10845C8A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Manuscrip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ype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RIGIN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RTICLE</w:t>
      </w:r>
    </w:p>
    <w:p w14:paraId="4FBA898F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423C0512" w14:textId="2C38FB60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i/>
          <w:color w:val="000000"/>
          <w:sz w:val="24"/>
        </w:rPr>
        <w:t>Clinical</w:t>
      </w:r>
      <w:r w:rsidR="00923AE6">
        <w:rPr>
          <w:rFonts w:ascii="Book Antiqua" w:eastAsia="Book Antiqua" w:hAnsi="Book Antiqua" w:cs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i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i/>
          <w:color w:val="000000"/>
          <w:sz w:val="24"/>
        </w:rPr>
        <w:t>Translational</w:t>
      </w:r>
      <w:r w:rsidR="00923AE6">
        <w:rPr>
          <w:rFonts w:ascii="Book Antiqua" w:eastAsia="Book Antiqua" w:hAnsi="Book Antiqua" w:cs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i/>
          <w:color w:val="000000"/>
          <w:sz w:val="24"/>
        </w:rPr>
        <w:t>Research</w:t>
      </w:r>
    </w:p>
    <w:p w14:paraId="139B6061" w14:textId="42057D66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Circulating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romising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iagnostic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biomarker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neoplasia</w:t>
      </w:r>
    </w:p>
    <w:p w14:paraId="4ACD1EBD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3A2106A9" w14:textId="489DC9F7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Zha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DY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i/>
          <w:color w:val="000000"/>
          <w:sz w:val="24"/>
        </w:rPr>
        <w:t>et</w:t>
      </w:r>
      <w:r w:rsidR="00923AE6">
        <w:rPr>
          <w:rFonts w:ascii="Book Antiqua" w:hAnsi="Book Antiqua" w:cs="Book Antiqua"/>
          <w:i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i/>
          <w:color w:val="000000"/>
          <w:sz w:val="24"/>
        </w:rPr>
        <w:t>al</w:t>
      </w:r>
      <w:r w:rsidRPr="000008CA">
        <w:rPr>
          <w:rFonts w:ascii="Book Antiqua" w:hAnsi="Book Antiqua" w:cs="Book Antiqua"/>
          <w:color w:val="000000"/>
          <w:sz w:val="24"/>
        </w:rPr>
        <w:t>.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ircul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iomarkers</w:t>
      </w:r>
    </w:p>
    <w:p w14:paraId="20095E9C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227F38A7" w14:textId="2FF7F548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Dong</w:t>
      </w:r>
      <w:r w:rsidRPr="000008CA">
        <w:rPr>
          <w:rFonts w:ascii="Book Antiqua" w:hAnsi="Book Antiqua" w:cs="Book Antiqua"/>
          <w:color w:val="000000"/>
          <w:sz w:val="24"/>
        </w:rPr>
        <w:t>-</w:t>
      </w:r>
      <w:r w:rsidRPr="000008CA">
        <w:rPr>
          <w:rFonts w:ascii="Book Antiqua" w:eastAsia="Book Antiqua" w:hAnsi="Book Antiqua" w:cs="Book Antiqua"/>
          <w:color w:val="000000"/>
          <w:sz w:val="24"/>
        </w:rPr>
        <w:t>Y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ao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i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eng</w:t>
      </w:r>
      <w:r w:rsidRPr="000008CA">
        <w:rPr>
          <w:rFonts w:ascii="Book Antiqua" w:hAnsi="Book Antiqua" w:cs="Book Antiqua"/>
          <w:color w:val="000000"/>
          <w:sz w:val="24"/>
        </w:rPr>
        <w:t>-</w:t>
      </w:r>
      <w:r w:rsidRPr="000008CA">
        <w:rPr>
          <w:rFonts w:ascii="Book Antiqua" w:eastAsia="Book Antiqua" w:hAnsi="Book Antiqua" w:cs="Book Antiqua"/>
          <w:color w:val="000000"/>
          <w:sz w:val="24"/>
        </w:rPr>
        <w:t>Fei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in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uan</w:t>
      </w:r>
      <w:r w:rsidRPr="000008CA">
        <w:rPr>
          <w:rFonts w:ascii="Book Antiqua" w:hAnsi="Book Antiqua" w:cs="Book Antiqua"/>
          <w:color w:val="000000"/>
          <w:sz w:val="24"/>
        </w:rPr>
        <w:t>-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e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e-Yu</w:t>
      </w:r>
      <w:r w:rsidRPr="000008CA">
        <w:rPr>
          <w:rFonts w:ascii="Book Antiqua" w:hAnsi="Book Antiqua" w:cs="Book Antiqua"/>
          <w:color w:val="000000"/>
          <w:sz w:val="24"/>
        </w:rPr>
        <w:t>-</w:t>
      </w:r>
      <w:r w:rsidRPr="000008CA">
        <w:rPr>
          <w:rFonts w:ascii="Book Antiqua" w:eastAsia="Book Antiqua" w:hAnsi="Book Antiqua" w:cs="Book Antiqua"/>
          <w:color w:val="000000"/>
          <w:sz w:val="24"/>
        </w:rPr>
        <w:t>Ji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Qian-Qi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ng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hu-Ku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ao</w:t>
      </w:r>
    </w:p>
    <w:p w14:paraId="05AD1811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147B1E0F" w14:textId="54B2142D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  <w:r w:rsidRPr="00923AE6">
        <w:rPr>
          <w:rFonts w:ascii="Book Antiqua" w:hAnsi="Book Antiqua"/>
          <w:b/>
          <w:bCs/>
          <w:color w:val="3C3C3C"/>
          <w:sz w:val="24"/>
        </w:rPr>
        <w:t>Dong-Yan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Zhao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Ge-Yu-Jia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Zhou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Shu-</w:t>
      </w:r>
      <w:proofErr w:type="spellStart"/>
      <w:r w:rsidRPr="00923AE6">
        <w:rPr>
          <w:rFonts w:ascii="Book Antiqua" w:hAnsi="Book Antiqua"/>
          <w:b/>
          <w:bCs/>
          <w:color w:val="3C3C3C"/>
          <w:sz w:val="24"/>
        </w:rPr>
        <w:t>Kun</w:t>
      </w:r>
      <w:proofErr w:type="spellEnd"/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Yao,</w:t>
      </w:r>
      <w:r>
        <w:rPr>
          <w:rFonts w:ascii="Book Antiqua" w:hAnsi="Book Antiqua" w:hint="eastAsi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Graduate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school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ese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Academy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of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Medical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Sciences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and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Peking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Union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Medical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ollege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Beijing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100730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</w:t>
      </w:r>
    </w:p>
    <w:p w14:paraId="05CD7195" w14:textId="77777777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</w:p>
    <w:p w14:paraId="3129EC6F" w14:textId="77777777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  <w:r w:rsidRPr="00923AE6">
        <w:rPr>
          <w:rFonts w:ascii="Book Antiqua" w:hAnsi="Book Antiqua"/>
          <w:b/>
          <w:bCs/>
          <w:color w:val="3C3C3C"/>
          <w:sz w:val="24"/>
        </w:rPr>
        <w:t>Dong-Yan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Zhao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Ge-Yu-Jia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Zhou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Shu-</w:t>
      </w:r>
      <w:proofErr w:type="spellStart"/>
      <w:r w:rsidRPr="00923AE6">
        <w:rPr>
          <w:rFonts w:ascii="Book Antiqua" w:hAnsi="Book Antiqua"/>
          <w:b/>
          <w:bCs/>
          <w:color w:val="3C3C3C"/>
          <w:sz w:val="24"/>
        </w:rPr>
        <w:t>Kun</w:t>
      </w:r>
      <w:proofErr w:type="spellEnd"/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Yao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Department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of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Gastroenterology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-Japan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Friendship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Hospital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Beijing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100029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</w:t>
      </w:r>
    </w:p>
    <w:p w14:paraId="7429CE04" w14:textId="77777777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</w:p>
    <w:p w14:paraId="36B85D29" w14:textId="77777777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  <w:r w:rsidRPr="00923AE6">
        <w:rPr>
          <w:rFonts w:ascii="Book Antiqua" w:hAnsi="Book Antiqua"/>
          <w:b/>
          <w:bCs/>
          <w:color w:val="3C3C3C"/>
          <w:sz w:val="24"/>
        </w:rPr>
        <w:t>Lei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Zhou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Department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of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General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Surgery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-Japan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Friendship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Hospital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Beijing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100029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</w:t>
      </w:r>
    </w:p>
    <w:p w14:paraId="370298EF" w14:textId="77777777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</w:p>
    <w:p w14:paraId="355A8793" w14:textId="77777777" w:rsidR="00923AE6" w:rsidRDefault="00923AE6">
      <w:pPr>
        <w:spacing w:line="360" w:lineRule="auto"/>
        <w:rPr>
          <w:rFonts w:ascii="Book Antiqua" w:hAnsi="Book Antiqua"/>
          <w:color w:val="3C3C3C"/>
          <w:sz w:val="24"/>
        </w:rPr>
      </w:pPr>
      <w:r w:rsidRPr="00923AE6">
        <w:rPr>
          <w:rFonts w:ascii="Book Antiqua" w:hAnsi="Book Antiqua"/>
          <w:b/>
          <w:bCs/>
          <w:color w:val="3C3C3C"/>
          <w:sz w:val="24"/>
        </w:rPr>
        <w:t>Teng-Fei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Yin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Yuan-Chen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Zhou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Qian-Qian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b/>
          <w:bCs/>
          <w:color w:val="3C3C3C"/>
          <w:sz w:val="24"/>
        </w:rPr>
        <w:t>Wang,</w:t>
      </w:r>
      <w:r>
        <w:rPr>
          <w:rFonts w:ascii="Book Antiqua" w:hAnsi="Book Antiqua"/>
          <w:b/>
          <w:bCs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Graduate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school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Peking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University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-Japan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Friendship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School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of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linical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Medicine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Beijing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100029,</w:t>
      </w:r>
      <w:r>
        <w:rPr>
          <w:rFonts w:ascii="Book Antiqua" w:hAnsi="Book Antiqua"/>
          <w:color w:val="3C3C3C"/>
          <w:sz w:val="24"/>
        </w:rPr>
        <w:t xml:space="preserve"> </w:t>
      </w:r>
      <w:r w:rsidRPr="00923AE6">
        <w:rPr>
          <w:rFonts w:ascii="Book Antiqua" w:hAnsi="Book Antiqua"/>
          <w:color w:val="3C3C3C"/>
          <w:sz w:val="24"/>
        </w:rPr>
        <w:t>China</w:t>
      </w:r>
    </w:p>
    <w:p w14:paraId="5122A812" w14:textId="77777777" w:rsidR="00923AE6" w:rsidRDefault="00923AE6">
      <w:pPr>
        <w:spacing w:line="360" w:lineRule="auto"/>
        <w:rPr>
          <w:rFonts w:ascii="Book Antiqua" w:hAnsi="Book Antiqua" w:cs="Book Antiqua"/>
          <w:b/>
          <w:bCs/>
          <w:color w:val="000000"/>
          <w:sz w:val="24"/>
        </w:rPr>
      </w:pPr>
    </w:p>
    <w:p w14:paraId="6791424C" w14:textId="0082B680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Author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contributions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a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sign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erform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tudy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z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ata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raf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anuscript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lec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oo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lastRenderedPageBreak/>
        <w:t>sampl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ubjects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ovid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uidanc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perimen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ocedures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C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YJ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QQ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lec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linic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at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ampl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ubject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a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K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sign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tudy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upervi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tud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erformance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vi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anuscript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btain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unding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</w:t>
      </w:r>
      <w:r w:rsidRPr="000008CA">
        <w:rPr>
          <w:rFonts w:ascii="Book Antiqua" w:eastAsia="Book Antiqua" w:hAnsi="Book Antiqua" w:cs="Book Antiqua"/>
          <w:color w:val="000000"/>
          <w:sz w:val="24"/>
        </w:rPr>
        <w:t>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uthor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a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pprov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in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anuscript.</w:t>
      </w:r>
    </w:p>
    <w:p w14:paraId="4AA9527F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5CCEB9C3" w14:textId="5D418490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upported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by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ation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Ke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velopm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l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o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ecis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edicin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search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017YFC0910002</w:t>
      </w:r>
      <w:r w:rsidRPr="000008CA">
        <w:rPr>
          <w:rFonts w:ascii="Book Antiqua" w:hAnsi="Book Antiqua" w:cs="Book Antiqua"/>
          <w:color w:val="000000"/>
          <w:sz w:val="24"/>
        </w:rPr>
        <w:t>.</w:t>
      </w:r>
    </w:p>
    <w:p w14:paraId="01B94FB3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3D33420C" w14:textId="61B9BB62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Corresponding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author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hu-Kun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Yao,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PhD,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Professor,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partm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astroenterology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bookmarkStart w:id="0" w:name="OLE_LINK14"/>
      <w:r w:rsidRPr="000008CA">
        <w:rPr>
          <w:rFonts w:ascii="Book Antiqua" w:eastAsia="Book Antiqua" w:hAnsi="Book Antiqua" w:cs="Book Antiqua"/>
          <w:color w:val="000000"/>
          <w:sz w:val="24"/>
        </w:rPr>
        <w:t>China-Jap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iendshi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ospital</w:t>
      </w:r>
      <w:bookmarkEnd w:id="0"/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eastAsia="Book Antiqua" w:hAnsi="Book Antiqua" w:cs="Book Antiqua"/>
          <w:color w:val="000000"/>
          <w:sz w:val="24"/>
        </w:rPr>
        <w:t>Yinghua</w:t>
      </w:r>
      <w:proofErr w:type="spellEnd"/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as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oad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aoya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rict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ij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100029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ina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hukunyao@126.com</w:t>
      </w:r>
    </w:p>
    <w:p w14:paraId="72798CCB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3C1B2EB3" w14:textId="73A1A69B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Received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ctob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2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79DB5287" w14:textId="3429FE71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Revised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Cs/>
          <w:color w:val="000000"/>
          <w:sz w:val="24"/>
        </w:rPr>
        <w:t>December</w:t>
      </w:r>
      <w:r w:rsidR="00923AE6">
        <w:rPr>
          <w:rFonts w:ascii="Book Antiqua" w:hAnsi="Book Antiqua" w:cs="Book Antiqua"/>
          <w:bCs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bCs/>
          <w:color w:val="000000"/>
          <w:sz w:val="24"/>
        </w:rPr>
        <w:t>29,</w:t>
      </w:r>
      <w:r w:rsidR="00923AE6">
        <w:rPr>
          <w:rFonts w:ascii="Book Antiqua" w:hAnsi="Book Antiqua" w:cs="Book Antiqua"/>
          <w:bCs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bCs/>
          <w:color w:val="000000"/>
          <w:sz w:val="24"/>
        </w:rPr>
        <w:t>2021</w:t>
      </w:r>
    </w:p>
    <w:p w14:paraId="6DFA0C83" w14:textId="62A518C5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Accepted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ins w:id="1" w:author="Liansheng Ma" w:date="2022-03-15T16:29:00Z">
        <w:r w:rsidR="006930B1" w:rsidRPr="006930B1">
          <w:rPr>
            <w:rFonts w:ascii="Book Antiqua" w:eastAsia="Book Antiqua" w:hAnsi="Book Antiqua" w:cs="Book Antiqua"/>
            <w:b/>
            <w:bCs/>
            <w:color w:val="000000"/>
            <w:sz w:val="24"/>
          </w:rPr>
          <w:t>March 15, 2022</w:t>
        </w:r>
      </w:ins>
    </w:p>
    <w:p w14:paraId="2CBEE704" w14:textId="6B0C3A68" w:rsidR="00CC7BD4" w:rsidRPr="000008CA" w:rsidRDefault="000112C9">
      <w:pPr>
        <w:spacing w:line="360" w:lineRule="auto"/>
        <w:rPr>
          <w:rFonts w:ascii="Book Antiqua" w:eastAsia="Book Antiqua" w:hAnsi="Book Antiqua" w:cs="Book Antiqua"/>
          <w:b/>
          <w:bCs/>
          <w:color w:val="000000"/>
          <w:sz w:val="24"/>
        </w:rPr>
        <w:sectPr w:rsidR="00CC7BD4" w:rsidRPr="000008CA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Published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online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</w:p>
    <w:p w14:paraId="32B14DCF" w14:textId="77777777" w:rsidR="00CC7BD4" w:rsidRPr="000008CA" w:rsidRDefault="000112C9">
      <w:pPr>
        <w:spacing w:line="360" w:lineRule="auto"/>
        <w:rPr>
          <w:rFonts w:ascii="Book Antiqua" w:eastAsia="微软雅黑" w:hAnsi="Book Antiqua"/>
          <w:b/>
          <w:bCs/>
          <w:sz w:val="24"/>
        </w:rPr>
      </w:pPr>
      <w:r w:rsidRPr="000008CA">
        <w:rPr>
          <w:rFonts w:ascii="Book Antiqua" w:eastAsia="微软雅黑" w:hAnsi="Book Antiqua"/>
          <w:b/>
          <w:bCs/>
          <w:sz w:val="24"/>
        </w:rPr>
        <w:lastRenderedPageBreak/>
        <w:t>Abstract</w:t>
      </w:r>
    </w:p>
    <w:p w14:paraId="5702D15E" w14:textId="77777777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BACKGROUND</w:t>
      </w:r>
    </w:p>
    <w:p w14:paraId="2226F4D1" w14:textId="7CD1EA2B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Earl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etect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s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clud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CRCs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vanc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enom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AAs)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uci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o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mprov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urvival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ircula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croRN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miRNAs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eripher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loo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merg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oninvasiv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agno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arker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ultipl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s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u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i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otenti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creen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main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mbiguous.</w:t>
      </w:r>
    </w:p>
    <w:p w14:paraId="4B8ABE75" w14:textId="77777777" w:rsidR="00CC7BD4" w:rsidRPr="000008CA" w:rsidRDefault="00CC7BD4">
      <w:pPr>
        <w:spacing w:line="360" w:lineRule="auto"/>
        <w:rPr>
          <w:rFonts w:ascii="Book Antiqua" w:eastAsia="微软雅黑" w:hAnsi="Book Antiqua"/>
          <w:bCs/>
          <w:sz w:val="24"/>
        </w:rPr>
      </w:pPr>
    </w:p>
    <w:p w14:paraId="24B961C0" w14:textId="77777777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AIM</w:t>
      </w:r>
    </w:p>
    <w:p w14:paraId="76E7D505" w14:textId="72BB5115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To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dentif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didat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ircula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ell-fre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agno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iomarker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i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s.</w:t>
      </w:r>
    </w:p>
    <w:p w14:paraId="36E40B97" w14:textId="77777777" w:rsidR="00CC7BD4" w:rsidRPr="000008CA" w:rsidRDefault="00CC7BD4">
      <w:pPr>
        <w:spacing w:line="360" w:lineRule="auto"/>
        <w:rPr>
          <w:rFonts w:ascii="Book Antiqua" w:eastAsia="微软雅黑" w:hAnsi="Book Antiqua"/>
          <w:bCs/>
          <w:sz w:val="24"/>
        </w:rPr>
      </w:pPr>
    </w:p>
    <w:p w14:paraId="659D738C" w14:textId="77777777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METHODS</w:t>
      </w:r>
    </w:p>
    <w:p w14:paraId="6466BDF0" w14:textId="2E364433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tud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vid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to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re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hases: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1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didat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lec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ro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re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ubl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atase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s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fferenti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gen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xpress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alysi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ethods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2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dependen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ru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ample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ro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60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60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30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health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ntrol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HCs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clud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alyz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bookmarkStart w:id="2" w:name="OLE_LINK7"/>
      <w:r w:rsidRPr="000008CA">
        <w:rPr>
          <w:rFonts w:ascii="Book Antiqua" w:eastAsia="微软雅黑" w:hAnsi="Book Antiqua"/>
          <w:bCs/>
          <w:sz w:val="24"/>
        </w:rPr>
        <w:t>quantitativ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al-tim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bookmarkEnd w:id="2"/>
      <w:r w:rsidRPr="000008CA">
        <w:rPr>
          <w:rFonts w:ascii="Book Antiqua" w:eastAsia="微软雅黑" w:hAnsi="Book Antiqua"/>
          <w:bCs/>
          <w:sz w:val="24"/>
        </w:rPr>
        <w:t>polymeras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ha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act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s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i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agno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ow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etec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ceiv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pera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haracteri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ROC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alysis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3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rig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unct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vestiga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el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line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um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issues.</w:t>
      </w:r>
    </w:p>
    <w:p w14:paraId="54919899" w14:textId="77777777" w:rsidR="00CC7BD4" w:rsidRPr="000008CA" w:rsidRDefault="00CC7BD4">
      <w:pPr>
        <w:spacing w:line="360" w:lineRule="auto"/>
        <w:rPr>
          <w:rFonts w:ascii="Book Antiqua" w:eastAsia="微软雅黑" w:hAnsi="Book Antiqua"/>
          <w:bCs/>
          <w:sz w:val="24"/>
        </w:rPr>
      </w:pPr>
    </w:p>
    <w:p w14:paraId="7097FB72" w14:textId="77777777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RESULTS</w:t>
      </w:r>
    </w:p>
    <w:p w14:paraId="11964AC3" w14:textId="22A7E394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Cs/>
          <w:sz w:val="24"/>
        </w:rPr>
        <w:t>Bas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ioinformatic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alysis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fferentiall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xpress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o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ru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issue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i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HC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lec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urth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tudy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urth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validat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dependen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hor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veal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a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o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ircula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quentiall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creas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ro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HC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o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Cs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agno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ow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72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yield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re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nd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rv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AUC)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lastRenderedPageBreak/>
        <w:t>valu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0.90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ha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U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0.83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scrimina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ro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HCs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logi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tegra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ode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mbin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xhibi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high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agno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erformanc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a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ith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ditionally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level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ru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ignificantl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low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ft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urger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a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efo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urger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xpress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o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creas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i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ltu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im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ltu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edi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ver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el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lines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ugges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a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pregula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ru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xpress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o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N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gh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um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erived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urthermore,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tro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xperim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veal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a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c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roliferat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hibiti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gene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R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ells.</w:t>
      </w:r>
    </w:p>
    <w:p w14:paraId="4DBEE88A" w14:textId="77777777" w:rsidR="00CC7BD4" w:rsidRPr="000008CA" w:rsidRDefault="00CC7BD4">
      <w:pPr>
        <w:spacing w:line="360" w:lineRule="auto"/>
        <w:rPr>
          <w:rFonts w:ascii="Book Antiqua" w:eastAsia="微软雅黑" w:hAnsi="Book Antiqua"/>
          <w:bCs/>
          <w:sz w:val="24"/>
        </w:rPr>
      </w:pPr>
    </w:p>
    <w:p w14:paraId="2FEBDDD6" w14:textId="77777777" w:rsidR="00CC7BD4" w:rsidRPr="000008CA" w:rsidRDefault="000112C9">
      <w:pPr>
        <w:snapToGrid w:val="0"/>
        <w:spacing w:line="360" w:lineRule="auto"/>
        <w:rPr>
          <w:rFonts w:ascii="Book Antiqua" w:eastAsia="宋体" w:hAnsi="Book Antiqua"/>
          <w:sz w:val="24"/>
        </w:rPr>
      </w:pPr>
      <w:r w:rsidRPr="000008CA">
        <w:rPr>
          <w:rFonts w:ascii="Book Antiqua" w:hAnsi="Book Antiqua"/>
          <w:sz w:val="24"/>
        </w:rPr>
        <w:t>CONCLUSION</w:t>
      </w:r>
    </w:p>
    <w:p w14:paraId="06AA1D35" w14:textId="3BAE0CF3" w:rsidR="00CC7BD4" w:rsidRPr="000008CA" w:rsidRDefault="000112C9">
      <w:pPr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0008CA">
        <w:rPr>
          <w:rFonts w:ascii="Book Antiqua" w:hAnsi="Book Antiqua"/>
          <w:kern w:val="0"/>
          <w:sz w:val="24"/>
        </w:rPr>
        <w:t>Serum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level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of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-199a-5p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-627-5p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wer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arkedly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crease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patient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with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olorectal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neoplasm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showe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strong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potential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nimally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vasiv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biomarker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for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th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early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screening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of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olorectal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neoplasms.</w:t>
      </w:r>
    </w:p>
    <w:p w14:paraId="472F3226" w14:textId="77777777" w:rsidR="00CC7BD4" w:rsidRPr="000008CA" w:rsidRDefault="00CC7BD4">
      <w:pPr>
        <w:snapToGrid w:val="0"/>
        <w:spacing w:line="360" w:lineRule="auto"/>
        <w:rPr>
          <w:rFonts w:ascii="Book Antiqua" w:hAnsi="Book Antiqua"/>
          <w:kern w:val="0"/>
          <w:sz w:val="24"/>
        </w:rPr>
      </w:pPr>
    </w:p>
    <w:p w14:paraId="78A3C8F9" w14:textId="28FCE1C2" w:rsidR="00CC7BD4" w:rsidRPr="000008CA" w:rsidRDefault="000112C9">
      <w:pPr>
        <w:spacing w:line="360" w:lineRule="auto"/>
        <w:rPr>
          <w:rFonts w:ascii="Book Antiqua" w:eastAsia="微软雅黑" w:hAnsi="Book Antiqua"/>
          <w:bCs/>
          <w:sz w:val="24"/>
        </w:rPr>
      </w:pPr>
      <w:r w:rsidRPr="000008CA">
        <w:rPr>
          <w:rFonts w:ascii="Book Antiqua" w:eastAsia="微软雅黑" w:hAnsi="Book Antiqua"/>
          <w:b/>
          <w:bCs/>
          <w:sz w:val="24"/>
        </w:rPr>
        <w:t>Key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/>
          <w:bCs/>
          <w:sz w:val="24"/>
        </w:rPr>
        <w:t>Words: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iomarker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creening;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rum</w:t>
      </w:r>
    </w:p>
    <w:p w14:paraId="3E61EB3F" w14:textId="77777777" w:rsidR="00CC7BD4" w:rsidRPr="000008CA" w:rsidRDefault="00CC7BD4">
      <w:pPr>
        <w:spacing w:line="360" w:lineRule="auto"/>
        <w:rPr>
          <w:rFonts w:ascii="Book Antiqua" w:hAnsi="Book Antiqua" w:cs="Book Antiqua"/>
          <w:i/>
          <w:iCs/>
          <w:color w:val="000000"/>
          <w:sz w:val="24"/>
        </w:rPr>
      </w:pPr>
    </w:p>
    <w:p w14:paraId="4D8AB437" w14:textId="53B7EBD3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Zhao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DY</w:t>
      </w:r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in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TF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YC</w:t>
      </w:r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Zhou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YJ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ng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QQ</w:t>
      </w:r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Yao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SK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Circulating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are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promising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diagnostic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biomarkers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Cs/>
          <w:color w:val="000000"/>
          <w:sz w:val="24"/>
        </w:rPr>
        <w:t>neoplasia</w:t>
      </w:r>
      <w:r w:rsidRPr="000008CA">
        <w:rPr>
          <w:rFonts w:ascii="Book Antiqua" w:hAnsi="Book Antiqua" w:cs="Book Antiqua"/>
          <w:iCs/>
          <w:color w:val="000000"/>
          <w:sz w:val="24"/>
        </w:rPr>
        <w:t>.</w:t>
      </w:r>
      <w:r w:rsidR="00923AE6">
        <w:rPr>
          <w:rFonts w:ascii="Book Antiqua" w:hAnsi="Book Antiqua" w:cs="Book Antiqua"/>
          <w:i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iCs/>
          <w:color w:val="000000"/>
          <w:sz w:val="24"/>
        </w:rPr>
        <w:t>World</w:t>
      </w:r>
      <w:r w:rsidR="00923AE6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iCs/>
          <w:color w:val="000000"/>
          <w:sz w:val="24"/>
        </w:rPr>
        <w:t>J</w:t>
      </w:r>
      <w:r w:rsidR="00923AE6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iCs/>
          <w:color w:val="000000"/>
          <w:sz w:val="24"/>
        </w:rPr>
        <w:t>Clin</w:t>
      </w:r>
      <w:r w:rsidR="00923AE6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iCs/>
          <w:color w:val="000000"/>
          <w:sz w:val="24"/>
        </w:rPr>
        <w:t>Cas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022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ess</w:t>
      </w:r>
    </w:p>
    <w:p w14:paraId="5D308423" w14:textId="77777777" w:rsidR="00CC7BD4" w:rsidRPr="000008CA" w:rsidRDefault="00CC7BD4">
      <w:pPr>
        <w:spacing w:line="360" w:lineRule="auto"/>
        <w:rPr>
          <w:rFonts w:ascii="Book Antiqua" w:eastAsia="微软雅黑" w:hAnsi="Book Antiqua"/>
          <w:b/>
          <w:bCs/>
          <w:sz w:val="24"/>
        </w:rPr>
      </w:pPr>
    </w:p>
    <w:p w14:paraId="294A0A9C" w14:textId="369895C6" w:rsidR="00CC7BD4" w:rsidRPr="000008CA" w:rsidRDefault="000112C9">
      <w:pPr>
        <w:spacing w:line="360" w:lineRule="auto"/>
        <w:rPr>
          <w:rFonts w:ascii="Book Antiqua" w:hAnsi="Book Antiqua"/>
          <w:kern w:val="0"/>
          <w:sz w:val="24"/>
        </w:rPr>
      </w:pPr>
      <w:r w:rsidRPr="000008CA">
        <w:rPr>
          <w:rFonts w:ascii="Book Antiqua" w:eastAsia="微软雅黑" w:hAnsi="Book Antiqua"/>
          <w:b/>
          <w:bCs/>
          <w:sz w:val="24"/>
        </w:rPr>
        <w:t>Core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/>
          <w:bCs/>
          <w:sz w:val="24"/>
        </w:rPr>
        <w:t>Tip: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i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repor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irs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diagnostic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sefulnes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irculat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i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ms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dentifi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at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erum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level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627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iR-199a-5p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er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markedly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elevat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in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patient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with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i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n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ppear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o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ove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biomarker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fo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on-invasiv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screening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of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neoplasia.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tegrate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odel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ombining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-199a-5p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-627-5p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obtaine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better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discriminativ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apacity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tha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each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NA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lone.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dditionally,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-627-5p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lastRenderedPageBreak/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R-199a-5p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ha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different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expressio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level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th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serum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of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ancer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patient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befor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fter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surgery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i/>
          <w:kern w:val="0"/>
          <w:sz w:val="24"/>
        </w:rPr>
        <w:t>in</w:t>
      </w:r>
      <w:r w:rsidR="00923AE6">
        <w:rPr>
          <w:rFonts w:ascii="Book Antiqua" w:hAnsi="Book Antiqua"/>
          <w:i/>
          <w:kern w:val="0"/>
          <w:sz w:val="24"/>
        </w:rPr>
        <w:t xml:space="preserve"> </w:t>
      </w:r>
      <w:r w:rsidRPr="000008CA">
        <w:rPr>
          <w:rFonts w:ascii="Book Antiqua" w:hAnsi="Book Antiqua"/>
          <w:i/>
          <w:kern w:val="0"/>
          <w:sz w:val="24"/>
        </w:rPr>
        <w:t>vitro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gain-of-functio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experiment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demonstrate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that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both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microRNA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playe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rucial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roles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regulating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the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progressio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and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invasion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of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olorectal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ancer</w:t>
      </w:r>
      <w:r w:rsidR="00923AE6">
        <w:rPr>
          <w:rFonts w:ascii="Book Antiqua" w:hAnsi="Book Antiqua"/>
          <w:kern w:val="0"/>
          <w:sz w:val="24"/>
        </w:rPr>
        <w:t xml:space="preserve"> </w:t>
      </w:r>
      <w:r w:rsidRPr="000008CA">
        <w:rPr>
          <w:rFonts w:ascii="Book Antiqua" w:hAnsi="Book Antiqua"/>
          <w:kern w:val="0"/>
          <w:sz w:val="24"/>
        </w:rPr>
        <w:t>cells.</w:t>
      </w:r>
    </w:p>
    <w:p w14:paraId="1885B89F" w14:textId="77777777" w:rsidR="00CC7BD4" w:rsidRPr="000008CA" w:rsidRDefault="00CC7BD4">
      <w:pPr>
        <w:spacing w:line="360" w:lineRule="auto"/>
        <w:rPr>
          <w:rFonts w:ascii="Book Antiqua" w:hAnsi="Book Antiqua"/>
          <w:kern w:val="0"/>
          <w:sz w:val="24"/>
        </w:rPr>
      </w:pPr>
    </w:p>
    <w:p w14:paraId="5D087D35" w14:textId="77777777" w:rsidR="00CC7BD4" w:rsidRPr="000008CA" w:rsidRDefault="000112C9">
      <w:pPr>
        <w:widowControl/>
        <w:spacing w:line="360" w:lineRule="auto"/>
        <w:jc w:val="left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>INTRODUCTION</w:t>
      </w:r>
    </w:p>
    <w:p w14:paraId="29B8451A" w14:textId="5438456D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RC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m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lign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ges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nk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ur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ar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id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rta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t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mo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yp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1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emend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lob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pul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health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5-ye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viv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pend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i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roximat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90%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8%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V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eas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ligh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uc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mport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rd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disease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,3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r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err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yp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ci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olv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nig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malign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denomas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ltimat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denocarcinomas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v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year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ass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c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igene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nd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el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ab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bookmarkStart w:id="3" w:name="OLE_LINK2"/>
      <w:bookmarkStart w:id="4" w:name="OLE_LINK1"/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bookmarkEnd w:id="3"/>
      <w:bookmarkEnd w:id="4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A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de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tra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ea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i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pul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rrel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isk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5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velop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st-effec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ucial.</w:t>
      </w:r>
    </w:p>
    <w:p w14:paraId="1D3FD109" w14:textId="0374EC37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Althou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chniq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i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ec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rta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lleng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si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ar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r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ol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ck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ivers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ep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ateg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ck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ateg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6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p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oscop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rre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ec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aightforwar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in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v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lyp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i/>
          <w:sz w:val="24"/>
        </w:rPr>
        <w:t>en</w:t>
      </w:r>
      <w:proofErr w:type="spellEnd"/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blo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manner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a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compris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i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w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eansing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cedur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ens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a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li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o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cedu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risk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7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ernativ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­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ool-b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ol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e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ccul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s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itici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lse-posi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t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oun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llness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ingiv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bleeding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8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embryon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tig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EA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bohydr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tig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9-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A199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merg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ernativ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im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ven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fortunate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s-than-desir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mpe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malign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9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refor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mp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expensiv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im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ro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mpro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quired.</w:t>
      </w:r>
    </w:p>
    <w:p w14:paraId="344310E6" w14:textId="74CC0C18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iginat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o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stabiliti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pigene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eration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erration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f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und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-specif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fingerprint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0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cro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miRNAs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dogenous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ri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co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9-2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cleotid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ul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ou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i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rad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la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repression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1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ov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993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yp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c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fi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2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e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er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-suppres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cogen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ol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malign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re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ibu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malignancy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3-15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mor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6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iph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ai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re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i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si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c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eri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s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abilit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bilit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ist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N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ges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ma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en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or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eeze-tha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ycl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iling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16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hibi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tinguis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ividua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olunteer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p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29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92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21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17,18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k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bu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lec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e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d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l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acti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cau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il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tinguis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olunteer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ck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eatur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s.</w:t>
      </w:r>
    </w:p>
    <w:p w14:paraId="0BEC1E1A" w14:textId="4BD7C57A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velopm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ome-sequenc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chnolo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ong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taly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stan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ublic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vail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o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mnib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GEO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tili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fi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115513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4165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exis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HCs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lo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.</w:t>
      </w:r>
    </w:p>
    <w:p w14:paraId="7C4B770D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762322FC" w14:textId="6D95D873" w:rsidR="00CC7BD4" w:rsidRPr="000008CA" w:rsidRDefault="000112C9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>MATERIALS</w:t>
      </w:r>
      <w:r w:rsidR="00923AE6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 xml:space="preserve"> </w:t>
      </w:r>
      <w:r w:rsidRPr="000008CA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>AND</w:t>
      </w:r>
      <w:r w:rsidR="00923AE6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 xml:space="preserve"> </w:t>
      </w:r>
      <w:r w:rsidRPr="000008CA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>METHODS</w:t>
      </w:r>
    </w:p>
    <w:p w14:paraId="3D0201BA" w14:textId="72234C4C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sz w:val="24"/>
        </w:rPr>
        <w:t>Patient</w:t>
      </w:r>
      <w:r w:rsidR="00923AE6">
        <w:rPr>
          <w:rFonts w:ascii="Book Antiqua" w:eastAsia="微软雅黑" w:hAnsi="Book Antiqua" w:cs="Times New Roman"/>
          <w:b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sz w:val="24"/>
        </w:rPr>
        <w:t>selection</w:t>
      </w:r>
      <w:r w:rsidR="00923AE6">
        <w:rPr>
          <w:rFonts w:ascii="Book Antiqua" w:eastAsia="微软雅黑" w:hAnsi="Book Antiqua" w:cs="Times New Roman"/>
          <w:b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sz w:val="24"/>
        </w:rPr>
        <w:t>and</w:t>
      </w:r>
      <w:r w:rsidR="00923AE6">
        <w:rPr>
          <w:rFonts w:ascii="Book Antiqua" w:eastAsia="微软雅黑" w:hAnsi="Book Antiqua" w:cs="Times New Roman"/>
          <w:b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sz w:val="24"/>
        </w:rPr>
        <w:t>sample</w:t>
      </w:r>
      <w:r w:rsidR="00923AE6">
        <w:rPr>
          <w:rFonts w:ascii="Book Antiqua" w:eastAsia="微软雅黑" w:hAnsi="Book Antiqua" w:cs="Times New Roman"/>
          <w:b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sz w:val="24"/>
        </w:rPr>
        <w:t>collection</w:t>
      </w:r>
    </w:p>
    <w:p w14:paraId="110910DE" w14:textId="64750FE9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bookmarkStart w:id="5" w:name="OLE_LINK10"/>
      <w:bookmarkStart w:id="6" w:name="OLE_LINK9"/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operative</w:t>
      </w:r>
      <w:bookmarkEnd w:id="5"/>
      <w:bookmarkEnd w:id="6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iph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ta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w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doscop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i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stolo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carci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ina-Jap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iendshi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spi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pte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1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ri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21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toper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periph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l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f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ct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f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r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≥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m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b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a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5%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ill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lemen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-grad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raepithel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l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go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nu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eck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o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j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normaliti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ividua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go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oscop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ividua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s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s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diotherap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emotherap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w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c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lign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gan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flamma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w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eas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redit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mil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t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lyposi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clu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ntrifug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00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×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°C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iquo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yov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b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bel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o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-80°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f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quick-froz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qui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itrog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o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bookmarkStart w:id="7" w:name="OLE_LINK8"/>
      <w:r w:rsidRPr="000008CA">
        <w:rPr>
          <w:rFonts w:ascii="Book Antiqua" w:eastAsia="微软雅黑" w:hAnsi="Book Antiqua" w:cs="Times New Roman"/>
          <w:bCs/>
          <w:sz w:val="24"/>
        </w:rPr>
        <w:t>-80°C.</w:t>
      </w:r>
      <w:bookmarkEnd w:id="7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m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eeze/tha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yc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f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rticip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vi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ritt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fo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toc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ro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thi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mitt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ina-Jap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iendshi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spi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No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18-116-K85-1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ai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opath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ramet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rticipa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</w:t>
      </w:r>
    </w:p>
    <w:p w14:paraId="23D8D563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</w:pPr>
    </w:p>
    <w:p w14:paraId="507F0E68" w14:textId="14D464F0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Study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design</w:t>
      </w:r>
    </w:p>
    <w:p w14:paraId="355884A6" w14:textId="731B0B80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vi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s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informati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I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II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lo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.</w:t>
      </w:r>
    </w:p>
    <w:p w14:paraId="1FE5981E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46097923" w14:textId="79C21103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I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-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Bioinformatics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nalysis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pend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fi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ta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b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41655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115513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mit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Giraldez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19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a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Pr="000008CA">
        <w:rPr>
          <w:rFonts w:ascii="Book Antiqua" w:hAnsi="Book Antiqua" w:cs="Times New Roman"/>
          <w:sz w:val="24"/>
        </w:rPr>
        <w:t>,</w:t>
      </w:r>
      <w:r w:rsidR="00923AE6">
        <w:rPr>
          <w:rFonts w:ascii="Book Antiqua" w:hAnsi="Book Antiqua" w:cs="Times New Roman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4165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mit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i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https://www.ncbi.nlm.nih.gov/geo/query/acc.cgi?acc=GSE41655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compri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5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cosa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11551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mit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latt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0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5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4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cosa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mploy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rm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malign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“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limma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”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ck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ftwar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DEGs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.</w:t>
      </w:r>
    </w:p>
    <w:p w14:paraId="7478FD11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60916EB5" w14:textId="1E6FAE7D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II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–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Marker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validation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erif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quantit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al-ti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lymer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a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qR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PCR).</w:t>
      </w:r>
    </w:p>
    <w:p w14:paraId="4651076C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2D9682C4" w14:textId="18B86129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sz w:val="24"/>
        </w:rPr>
        <w:t>Phase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III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-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Exploration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phase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ig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estig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independ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3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enrol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expl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neopla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0008CA" w:rsidRPr="000008CA">
        <w:rPr>
          <w:rFonts w:ascii="Book Antiqua" w:eastAsia="微软雅黑" w:hAnsi="Book Antiqua" w:cs="Times New Roman"/>
          <w:bCs/>
          <w:sz w:val="24"/>
        </w:rPr>
        <w:t>tissues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ft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i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ta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f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f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era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oper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toper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erim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l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iabilit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gration.</w:t>
      </w:r>
    </w:p>
    <w:p w14:paraId="02236C74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24044A0D" w14:textId="26365A3C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ell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ulture</w:t>
      </w:r>
    </w:p>
    <w:p w14:paraId="53999922" w14:textId="2408D330" w:rsidR="00CC7BD4" w:rsidRPr="000008CA" w:rsidRDefault="000112C9">
      <w:pPr>
        <w:spacing w:line="360" w:lineRule="auto"/>
        <w:rPr>
          <w:rFonts w:ascii="Book Antiqua" w:hAnsi="Book Antiqua" w:cs="Times New Roman"/>
          <w:bCs/>
          <w:color w:val="231F20"/>
          <w:sz w:val="24"/>
        </w:rPr>
      </w:pPr>
      <w:r w:rsidRPr="000008CA">
        <w:rPr>
          <w:rFonts w:ascii="Book Antiqua" w:hAnsi="Book Antiqua" w:cs="Times New Roman"/>
          <w:bCs/>
          <w:color w:val="231F20"/>
          <w:sz w:val="24"/>
        </w:rPr>
        <w:t>Experiment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erform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norm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loni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ucos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pitheli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FHC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huma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l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rcinom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line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HCT116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KO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W480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btain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rom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merica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yp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ultu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llection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ultur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lastRenderedPageBreak/>
        <w:t>RPMI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64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edium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Dulbecco’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odifi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agle’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edium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Invitrogen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rlsbad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ni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ates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mpri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0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U/m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enicillin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0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μg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</w:rPr>
        <w:t>/m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reptomycin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0%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et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ovin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erum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cuba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tmosph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%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</w:t>
      </w:r>
      <w:r w:rsidRPr="000008CA">
        <w:rPr>
          <w:rFonts w:ascii="Book Antiqua" w:hAnsi="Book Antiqua" w:cs="Times New Roman"/>
          <w:bCs/>
          <w:color w:val="231F20"/>
          <w:sz w:val="24"/>
          <w:vertAlign w:val="subscript"/>
        </w:rPr>
        <w:t>2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ir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nimum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lativ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humidit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95%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emperatu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37°C.</w:t>
      </w:r>
    </w:p>
    <w:p w14:paraId="469497F9" w14:textId="77777777" w:rsidR="00CC7BD4" w:rsidRPr="000008CA" w:rsidRDefault="00CC7BD4">
      <w:pPr>
        <w:spacing w:line="360" w:lineRule="auto"/>
        <w:rPr>
          <w:rFonts w:ascii="Book Antiqua" w:hAnsi="Book Antiqua" w:cs="Times New Roman"/>
          <w:bCs/>
          <w:color w:val="231F20"/>
          <w:sz w:val="24"/>
        </w:rPr>
      </w:pPr>
    </w:p>
    <w:p w14:paraId="4D971781" w14:textId="25576F3F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iCs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iCs/>
          <w:color w:val="231F20"/>
          <w:sz w:val="24"/>
        </w:rPr>
        <w:t>Cell</w:t>
      </w:r>
      <w:r w:rsidR="00923AE6">
        <w:rPr>
          <w:rFonts w:ascii="Book Antiqua" w:hAnsi="Book Antiqua" w:cs="Times New Roman"/>
          <w:b/>
          <w:bCs/>
          <w:i/>
          <w:i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iCs/>
          <w:color w:val="231F20"/>
          <w:sz w:val="24"/>
        </w:rPr>
        <w:t>transfection</w:t>
      </w:r>
    </w:p>
    <w:p w14:paraId="386D86DB" w14:textId="5D24D1D7" w:rsidR="00CC7BD4" w:rsidRPr="000008CA" w:rsidRDefault="000112C9">
      <w:pPr>
        <w:spacing w:line="360" w:lineRule="auto"/>
        <w:rPr>
          <w:rFonts w:ascii="Book Antiqua" w:hAnsi="Book Antiqua" w:cs="Times New Roman"/>
          <w:bCs/>
          <w:color w:val="231F20"/>
          <w:sz w:val="24"/>
        </w:rPr>
      </w:pP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otal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.5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×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0</w:t>
      </w:r>
      <w:r w:rsidRPr="000008CA">
        <w:rPr>
          <w:rFonts w:ascii="Book Antiqua" w:hAnsi="Book Antiqua" w:cs="Times New Roman"/>
          <w:bCs/>
          <w:color w:val="231F20"/>
          <w:sz w:val="24"/>
          <w:vertAlign w:val="superscript"/>
        </w:rPr>
        <w:t>6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W48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/w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thre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plicate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e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roup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la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6-w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ultu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lates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he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nfluenc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ach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60%-70%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R-627-5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R-199a-5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negativ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ntro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NC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ligo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ynthesiz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GenePharma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Shanghai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ovince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hina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ansfec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Lipofectamine™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RNAiMAX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ansfecti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agen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Invitrogen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rlsbad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ni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ates)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spectively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as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anufacturer’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otocol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equence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u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ud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how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elow: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R-627-5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war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’-CCCAGUGUUCAGACUACCUGUUC-3’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vers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’-ACAGGUAGUCUGAACACUGGGUU-3’;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R-199a-5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war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’-GUGAGUCUCUAAGAAAAGAGGA-3’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vers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’-CUCUUUUCUUAGAGACUCACUU-3’;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-NC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war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’-UUCUCCGAACGUGUCACGUTT-3’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vers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5’-ACGUGACACGUUCGGAGAATT-3’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fte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ansfecti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24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h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ansfec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btain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ansfecti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fficienc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ac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alyz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qRT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</w:rPr>
        <w:t>-PCR.</w:t>
      </w:r>
    </w:p>
    <w:p w14:paraId="5CDB54FA" w14:textId="77777777" w:rsidR="00CC7BD4" w:rsidRPr="000008CA" w:rsidRDefault="00CC7BD4">
      <w:pPr>
        <w:spacing w:line="360" w:lineRule="auto"/>
        <w:rPr>
          <w:rFonts w:ascii="Book Antiqua" w:hAnsi="Book Antiqua" w:cs="Times New Roman"/>
          <w:bCs/>
          <w:color w:val="231F20"/>
          <w:sz w:val="24"/>
        </w:rPr>
      </w:pPr>
    </w:p>
    <w:p w14:paraId="6557D75B" w14:textId="1B85A457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RNA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extraction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qRT</w:t>
      </w:r>
      <w:proofErr w:type="spellEnd"/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-PCR</w:t>
      </w:r>
    </w:p>
    <w:p w14:paraId="75EDA468" w14:textId="3CE338DF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hAnsi="Book Antiqua" w:cs="Times New Roman"/>
          <w:bCs/>
          <w:color w:val="231F20"/>
          <w:sz w:val="24"/>
        </w:rPr>
        <w:t>Tot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N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ntain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ma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N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sola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rom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erum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issues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RNAprep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u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Ki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Solarbio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</w:rPr>
        <w:t>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eijing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hina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ubjec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DN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ynthesi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Hifair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  <w:vertAlign w:val="superscript"/>
        </w:rPr>
        <w:t>®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宋体" w:eastAsia="宋体" w:hAnsi="宋体" w:cs="宋体" w:hint="eastAsia"/>
          <w:bCs/>
          <w:color w:val="231F20"/>
          <w:sz w:val="24"/>
        </w:rPr>
        <w:t>Ⅱ</w:t>
      </w:r>
      <w:r w:rsidRPr="000008CA">
        <w:rPr>
          <w:rFonts w:ascii="Book Antiqua" w:hAnsi="Book Antiqua" w:cs="Times New Roman"/>
          <w:bCs/>
          <w:color w:val="231F20"/>
          <w:sz w:val="24"/>
        </w:rPr>
        <w:t>1s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r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DN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ynthesi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Ki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YESEN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hanghai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hina)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T-PC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R-199a-5p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R-627-5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ndogenou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ntro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6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nRN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erform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Hieff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  <w:vertAlign w:val="superscript"/>
        </w:rPr>
        <w:t>®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qPC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YBR</w:t>
      </w:r>
      <w:r w:rsidRPr="000008CA">
        <w:rPr>
          <w:rFonts w:ascii="Book Antiqua" w:hAnsi="Book Antiqua" w:cs="Times New Roman"/>
          <w:bCs/>
          <w:color w:val="231F20"/>
          <w:sz w:val="24"/>
          <w:vertAlign w:val="superscript"/>
        </w:rPr>
        <w:t>®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ree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aste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lastRenderedPageBreak/>
        <w:t>Mix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N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Rox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</w:rPr>
        <w:t>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YESEN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hanghai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hina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ene-specifi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em-loo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imer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ovid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Sangon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iotec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iplicat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ac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ampl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ccord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anufacturer’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otocol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equence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imer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qRT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</w:rPr>
        <w:t>-PC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lis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upplementar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abl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T-PC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erform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LineGene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960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lu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al-Tim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C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ystem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Bioer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echnology)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defaul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rm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ycl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nditions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ac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i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ub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95°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ll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yc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natu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95°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ne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°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en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2°C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quantit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lc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sho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h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ver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yc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sho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T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2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-∆∆Ct</w:t>
      </w:r>
      <w:r w:rsidRPr="000008CA">
        <w:rPr>
          <w:rFonts w:ascii="Book Antiqua" w:eastAsia="微软雅黑" w:hAnsi="Book Antiqua" w:cs="Times New Roman"/>
          <w:bCs/>
          <w:sz w:val="24"/>
        </w:rPr>
        <w:t>).</w:t>
      </w:r>
    </w:p>
    <w:p w14:paraId="38C92EA1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190EB247" w14:textId="0E9BCA5A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ell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ounting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Kit-8</w:t>
      </w:r>
    </w:p>
    <w:p w14:paraId="63DA14D3" w14:textId="7F33F002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n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it-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CK-8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Solarbio</w:t>
      </w:r>
      <w:proofErr w:type="spellEnd"/>
      <w:r w:rsidRPr="000008CA">
        <w:rPr>
          <w:rFonts w:ascii="Book Antiqua" w:hAnsi="Book Antiqua" w:cs="Times New Roman"/>
          <w:bCs/>
          <w:color w:val="231F20"/>
          <w:sz w:val="24"/>
        </w:rPr>
        <w:t>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eijing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hina</w:t>
      </w:r>
      <w:r w:rsidRPr="000008CA">
        <w:rPr>
          <w:rFonts w:ascii="Book Antiqua" w:eastAsia="微软雅黑" w:hAnsi="Book Antiqua" w:cs="Times New Roman"/>
          <w:bCs/>
          <w:sz w:val="24"/>
        </w:rPr>
        <w:t>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estig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i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ilit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W48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e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96-w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t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densit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.5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×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0</w:t>
      </w:r>
      <w:r w:rsidRPr="000008CA">
        <w:rPr>
          <w:rFonts w:ascii="Book Antiqua" w:hAnsi="Book Antiqua"/>
          <w:color w:val="000000"/>
          <w:sz w:val="24"/>
          <w:vertAlign w:val="superscript"/>
        </w:rPr>
        <w:t>3</w:t>
      </w:r>
      <w:r w:rsidRPr="000008CA">
        <w:rPr>
          <w:rFonts w:ascii="Book Antiqua" w:hAnsi="Book Antiqua"/>
          <w:color w:val="000000"/>
          <w:sz w:val="24"/>
        </w:rPr>
        <w:t>/well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mi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ligo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f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CK-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ntio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ov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llow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ub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4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8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moved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μL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lemen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µ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CK-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lu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ll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ll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ub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7°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rk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sorb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5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or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trophotometr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croti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ader.</w:t>
      </w:r>
    </w:p>
    <w:p w14:paraId="405DC3FC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68347283" w14:textId="40E2DF79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iCs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iCs/>
          <w:color w:val="231F20"/>
          <w:sz w:val="24"/>
        </w:rPr>
        <w:t>Wound</w:t>
      </w:r>
      <w:r w:rsidR="00923AE6">
        <w:rPr>
          <w:rFonts w:ascii="Book Antiqua" w:hAnsi="Book Antiqua" w:cs="Times New Roman"/>
          <w:b/>
          <w:bCs/>
          <w:i/>
          <w:i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iCs/>
          <w:color w:val="231F20"/>
          <w:sz w:val="24"/>
        </w:rPr>
        <w:t>healing</w:t>
      </w:r>
      <w:r w:rsidR="00923AE6">
        <w:rPr>
          <w:rFonts w:ascii="Book Antiqua" w:hAnsi="Book Antiqua" w:cs="Times New Roman"/>
          <w:b/>
          <w:bCs/>
          <w:i/>
          <w:i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iCs/>
          <w:color w:val="231F20"/>
          <w:sz w:val="24"/>
        </w:rPr>
        <w:t>assay</w:t>
      </w:r>
    </w:p>
    <w:p w14:paraId="3F19EEDF" w14:textId="043EEC8B" w:rsidR="00CC7BD4" w:rsidRPr="000008CA" w:rsidRDefault="000112C9">
      <w:pPr>
        <w:spacing w:line="360" w:lineRule="auto"/>
        <w:rPr>
          <w:rFonts w:ascii="Book Antiqua" w:hAnsi="Book Antiqua" w:cs="Times New Roman"/>
          <w:bCs/>
          <w:color w:val="231F20"/>
          <w:sz w:val="24"/>
        </w:rPr>
      </w:pPr>
      <w:r w:rsidRPr="000008CA">
        <w:rPr>
          <w:rFonts w:ascii="Book Antiqua" w:hAnsi="Book Antiqua" w:cs="Times New Roman"/>
          <w:bCs/>
          <w:color w:val="231F20"/>
          <w:sz w:val="24"/>
        </w:rPr>
        <w:t>F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cratc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ou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ssay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W48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line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eed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6-w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ultu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late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densit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.5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×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10</w:t>
      </w:r>
      <w:r w:rsidRPr="000008CA">
        <w:rPr>
          <w:rFonts w:ascii="Book Antiqua" w:hAnsi="Book Antiqua" w:cs="Times New Roman"/>
          <w:bCs/>
          <w:color w:val="231F20"/>
          <w:sz w:val="24"/>
          <w:vertAlign w:val="superscript"/>
        </w:rPr>
        <w:t>6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/we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ultur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ac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onfluence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R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ubsequentl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rea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it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ithe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mi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NC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ligo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ccord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eviousl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describ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rotocol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onolaye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cratch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anuall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usi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teril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20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proofErr w:type="spellStart"/>
      <w:r w:rsidRPr="000008CA">
        <w:rPr>
          <w:rFonts w:ascii="Book Antiqua" w:hAnsi="Book Antiqua" w:cs="Times New Roman"/>
          <w:bCs/>
          <w:color w:val="231F20"/>
          <w:sz w:val="24"/>
        </w:rPr>
        <w:t>μL</w:t>
      </w:r>
      <w:proofErr w:type="spellEnd"/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cropipett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i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h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it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hosphat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uffer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alin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oluti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o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lear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exfolia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hotograph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ptur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l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long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ound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24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ost-wounding.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grati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lastRenderedPageBreak/>
        <w:t>capability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of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ell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calculate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ollows: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migration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at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=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(G</w:t>
      </w:r>
      <w:r w:rsidRPr="000008CA">
        <w:rPr>
          <w:rFonts w:ascii="Book Antiqua" w:hAnsi="Book Antiqua" w:cs="Times New Roman"/>
          <w:bCs/>
          <w:color w:val="231F20"/>
          <w:sz w:val="24"/>
          <w:vertAlign w:val="subscript"/>
        </w:rPr>
        <w:t>0</w:t>
      </w:r>
      <w:r w:rsidRPr="000008CA">
        <w:rPr>
          <w:rFonts w:ascii="Book Antiqua" w:hAnsi="Book Antiqua" w:cs="Times New Roman"/>
          <w:bCs/>
          <w:color w:val="231F20"/>
          <w:sz w:val="24"/>
        </w:rPr>
        <w:t>-G</w:t>
      </w:r>
      <w:r w:rsidRPr="000008CA">
        <w:rPr>
          <w:rFonts w:ascii="Book Antiqua" w:hAnsi="Book Antiqua" w:cs="Times New Roman"/>
          <w:bCs/>
          <w:color w:val="231F20"/>
          <w:sz w:val="24"/>
          <w:vertAlign w:val="subscript"/>
        </w:rPr>
        <w:t>24</w:t>
      </w:r>
      <w:r w:rsidRPr="000008CA">
        <w:rPr>
          <w:rFonts w:ascii="Book Antiqua" w:hAnsi="Book Antiqua" w:cs="Times New Roman"/>
          <w:bCs/>
          <w:color w:val="231F20"/>
          <w:sz w:val="24"/>
        </w:rPr>
        <w:t>)/G</w:t>
      </w:r>
      <w:r w:rsidRPr="000008CA">
        <w:rPr>
          <w:rFonts w:ascii="Book Antiqua" w:hAnsi="Book Antiqua" w:cs="Times New Roman"/>
          <w:bCs/>
          <w:color w:val="231F20"/>
          <w:sz w:val="24"/>
          <w:vertAlign w:val="subscript"/>
        </w:rPr>
        <w:t>0</w:t>
      </w:r>
      <w:r w:rsidRPr="000008CA">
        <w:rPr>
          <w:rFonts w:ascii="Book Antiqua" w:hAnsi="Book Antiqua" w:cs="Times New Roman"/>
          <w:bCs/>
          <w:color w:val="231F20"/>
          <w:sz w:val="24"/>
        </w:rPr>
        <w:t>,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wher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</w:t>
      </w:r>
      <w:r w:rsidRPr="000008CA">
        <w:rPr>
          <w:rFonts w:ascii="Book Antiqua" w:hAnsi="Book Antiqua" w:cs="Times New Roman"/>
          <w:bCs/>
          <w:color w:val="231F20"/>
          <w:sz w:val="24"/>
          <w:vertAlign w:val="subscript"/>
        </w:rPr>
        <w:t>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present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initi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a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distanc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0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nd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</w:t>
      </w:r>
      <w:r w:rsidRPr="000008CA">
        <w:rPr>
          <w:rFonts w:ascii="Book Antiqua" w:hAnsi="Book Antiqua" w:cs="Times New Roman"/>
          <w:bCs/>
          <w:color w:val="231F20"/>
          <w:sz w:val="24"/>
          <w:vertAlign w:val="subscript"/>
        </w:rPr>
        <w:t>24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represents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th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gap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distanc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at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24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h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post-wounding.</w:t>
      </w:r>
    </w:p>
    <w:p w14:paraId="60EDAE56" w14:textId="77777777" w:rsidR="00CC7BD4" w:rsidRPr="000008CA" w:rsidRDefault="00CC7BD4">
      <w:pPr>
        <w:spacing w:line="360" w:lineRule="auto"/>
        <w:rPr>
          <w:rFonts w:ascii="Book Antiqua" w:hAnsi="Book Antiqua" w:cs="Times New Roman"/>
          <w:bCs/>
          <w:color w:val="231F20"/>
          <w:sz w:val="24"/>
        </w:rPr>
      </w:pPr>
    </w:p>
    <w:p w14:paraId="19460478" w14:textId="05F72DA9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proofErr w:type="spellStart"/>
      <w:r w:rsidRPr="000008CA">
        <w:rPr>
          <w:rFonts w:ascii="Book Antiqua" w:hAnsi="Book Antiqua"/>
          <w:b/>
          <w:i/>
          <w:iCs/>
          <w:color w:val="000000"/>
          <w:sz w:val="24"/>
        </w:rPr>
        <w:t>Transwell</w:t>
      </w:r>
      <w:proofErr w:type="spellEnd"/>
      <w:r w:rsidR="00923AE6">
        <w:rPr>
          <w:rFonts w:ascii="Book Antiqua" w:hAnsi="Book Antiqua"/>
          <w:b/>
          <w:i/>
          <w:iCs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iCs/>
          <w:color w:val="000000"/>
          <w:sz w:val="24"/>
        </w:rPr>
        <w:t>invasion</w:t>
      </w:r>
      <w:r w:rsidR="00923AE6">
        <w:rPr>
          <w:rFonts w:ascii="Book Antiqua" w:hAnsi="Book Antiqua"/>
          <w:b/>
          <w:i/>
          <w:iCs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iCs/>
          <w:color w:val="000000"/>
          <w:sz w:val="24"/>
        </w:rPr>
        <w:t>assay</w:t>
      </w:r>
    </w:p>
    <w:p w14:paraId="2E26204C" w14:textId="0F03BB68" w:rsidR="00CC7BD4" w:rsidRPr="000008CA" w:rsidRDefault="000112C9">
      <w:pPr>
        <w:widowControl/>
        <w:spacing w:line="360" w:lineRule="auto"/>
        <w:rPr>
          <w:rFonts w:ascii="Book Antiqua" w:hAnsi="Book Antiqua"/>
          <w:color w:val="000000"/>
          <w:sz w:val="24"/>
        </w:rPr>
      </w:pPr>
      <w:r w:rsidRPr="000008CA">
        <w:rPr>
          <w:rFonts w:ascii="Book Antiqua" w:eastAsia="宋体" w:hAnsi="Book Antiqua" w:cs="宋体"/>
          <w:color w:val="000000"/>
          <w:kern w:val="0"/>
          <w:sz w:val="24"/>
        </w:rPr>
        <w:t>For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eastAsia="宋体" w:hAnsi="Book Antiqua" w:cs="宋体"/>
          <w:color w:val="000000"/>
          <w:kern w:val="0"/>
          <w:sz w:val="24"/>
        </w:rPr>
        <w:t>the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eastAsia="宋体" w:hAnsi="Book Antiqua" w:cs="宋体"/>
          <w:color w:val="000000"/>
          <w:kern w:val="0"/>
          <w:sz w:val="24"/>
        </w:rPr>
        <w:t>cell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eastAsia="宋体" w:hAnsi="Book Antiqua" w:cs="宋体"/>
          <w:color w:val="000000"/>
          <w:kern w:val="0"/>
          <w:sz w:val="24"/>
        </w:rPr>
        <w:t>invasion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eastAsia="宋体" w:hAnsi="Book Antiqua" w:cs="宋体"/>
          <w:color w:val="000000"/>
          <w:kern w:val="0"/>
          <w:sz w:val="24"/>
        </w:rPr>
        <w:t>assay,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eastAsia="宋体" w:hAnsi="Book Antiqua" w:cs="宋体"/>
          <w:color w:val="000000"/>
          <w:kern w:val="0"/>
          <w:sz w:val="24"/>
        </w:rPr>
        <w:t>6.5-mm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proofErr w:type="spellStart"/>
      <w:r w:rsidRPr="000008CA">
        <w:rPr>
          <w:rFonts w:ascii="Book Antiqua" w:eastAsia="宋体" w:hAnsi="Book Antiqua" w:cs="宋体"/>
          <w:color w:val="000000"/>
          <w:kern w:val="0"/>
          <w:sz w:val="24"/>
        </w:rPr>
        <w:t>Transwell</w:t>
      </w:r>
      <w:proofErr w:type="spellEnd"/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eastAsia="宋体" w:hAnsi="Book Antiqua" w:cs="宋体"/>
          <w:color w:val="000000"/>
          <w:kern w:val="0"/>
          <w:sz w:val="24"/>
        </w:rPr>
        <w:t>chambers</w:t>
      </w:r>
      <w:r w:rsidR="00923AE6">
        <w:rPr>
          <w:rFonts w:ascii="Book Antiqua" w:eastAsia="宋体" w:hAnsi="Book Antiqua" w:cs="宋体"/>
          <w:color w:val="000000"/>
          <w:kern w:val="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precoat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ith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atrigel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(Corning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Bedford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A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Unit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tates)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er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us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ollowing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anufacturer’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protocol.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ransfect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ell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er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irs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resuspend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200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µL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erum</w:t>
      </w:r>
      <w:r w:rsidRPr="000008CA">
        <w:rPr>
          <w:rFonts w:ascii="Times New Roman" w:hAnsi="Times New Roman" w:cs="Times New Roman"/>
          <w:color w:val="000000"/>
          <w:sz w:val="24"/>
        </w:rPr>
        <w:t>‑</w:t>
      </w:r>
      <w:r w:rsidRPr="000008CA">
        <w:rPr>
          <w:rFonts w:ascii="Book Antiqua" w:hAnsi="Book Antiqua"/>
          <w:color w:val="000000"/>
          <w:sz w:val="24"/>
        </w:rPr>
        <w:t>fre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ediu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n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load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to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op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ompartmen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ontaining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00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hAnsi="Book Antiqua" w:cs="Book Antiqua"/>
          <w:color w:val="000000"/>
          <w:sz w:val="24"/>
        </w:rPr>
        <w:t>μ</w:t>
      </w:r>
      <w:r w:rsidRPr="000008CA">
        <w:rPr>
          <w:rFonts w:ascii="Book Antiqua" w:hAnsi="Book Antiqua"/>
          <w:color w:val="000000"/>
          <w:sz w:val="24"/>
        </w:rPr>
        <w:t>L</w:t>
      </w:r>
      <w:proofErr w:type="spellEnd"/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erum-fre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ediu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densit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×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0</w:t>
      </w:r>
      <w:r w:rsidRPr="000008CA">
        <w:rPr>
          <w:rFonts w:ascii="Book Antiqua" w:hAnsi="Book Antiqua"/>
          <w:color w:val="000000"/>
          <w:sz w:val="24"/>
          <w:vertAlign w:val="superscript"/>
        </w:rPr>
        <w:t>7</w:t>
      </w:r>
      <w:r w:rsidRPr="000008CA">
        <w:rPr>
          <w:rFonts w:ascii="Book Antiqua" w:hAnsi="Book Antiqua"/>
          <w:color w:val="000000"/>
          <w:sz w:val="24"/>
        </w:rPr>
        <w:t>/well.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dditionally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600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hAnsi="Book Antiqua"/>
          <w:color w:val="000000"/>
          <w:sz w:val="24"/>
        </w:rPr>
        <w:t>μL</w:t>
      </w:r>
      <w:proofErr w:type="spellEnd"/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RPMI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640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upplement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ith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0%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fetal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bovine</w:t>
      </w:r>
      <w:r w:rsidR="00923AE6">
        <w:rPr>
          <w:rFonts w:ascii="Book Antiqua" w:hAnsi="Book Antiqua" w:cs="Times New Roman"/>
          <w:bCs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Cs/>
          <w:color w:val="231F20"/>
          <w:sz w:val="24"/>
        </w:rPr>
        <w:t>seru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a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plac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botto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ompartmen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hemoattractant.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fte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cubatio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o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72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h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uppe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ell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er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gentl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remov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ith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otto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wab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n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vad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ell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lowe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urfac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botto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ompartmen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er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ix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4%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paraformaldehyd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o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20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in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tain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ith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0.1%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rystal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viole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olutio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o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15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in,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n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ubsequentl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photograph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t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400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×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agnificatio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b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vert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luorescenc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microscop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equipp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ith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digital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amera.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numbe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vad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ell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wa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counte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5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rando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high</w:t>
      </w:r>
      <w:r w:rsidRPr="000008CA">
        <w:rPr>
          <w:rFonts w:ascii="Times New Roman" w:hAnsi="Times New Roman" w:cs="Times New Roman"/>
          <w:color w:val="000000"/>
          <w:sz w:val="24"/>
        </w:rPr>
        <w:t>‑</w:t>
      </w:r>
      <w:r w:rsidRPr="000008CA">
        <w:rPr>
          <w:rFonts w:ascii="Book Antiqua" w:hAnsi="Book Antiqua"/>
          <w:color w:val="000000"/>
          <w:sz w:val="24"/>
        </w:rPr>
        <w:t>powe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ields.</w:t>
      </w:r>
    </w:p>
    <w:p w14:paraId="07B1E000" w14:textId="77777777" w:rsidR="00CC7BD4" w:rsidRPr="000008CA" w:rsidRDefault="00CC7BD4">
      <w:pPr>
        <w:widowControl/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4DEB120D" w14:textId="11647514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ell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apoptosis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assay</w:t>
      </w:r>
    </w:p>
    <w:p w14:paraId="4E206373" w14:textId="681E8BB0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nex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-fluoresce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othiocyan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TC)/propidi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odid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PI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7seabiotech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anghai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ina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tili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llow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nufacturer’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tocol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f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ach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he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25%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yps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rv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er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ntrifu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b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seque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spen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0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µ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n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ff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ns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a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×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/mL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f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μL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nex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-FIT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μL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I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i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ff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cess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spen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llow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ub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rk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mmediat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analy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mag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lo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ytome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te.</w:t>
      </w:r>
    </w:p>
    <w:p w14:paraId="4B940DBD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09DFF922" w14:textId="50310E09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Target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gene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prediction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and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functional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enrichment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analysis</w:t>
      </w:r>
    </w:p>
    <w:p w14:paraId="70654F49" w14:textId="19D93675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estig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l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chani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bas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iRTarBase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iRDB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targetScan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seque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en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ra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verlapp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ve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bas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richm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tolo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GO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r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yo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cyclopedi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om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KEGG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du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“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org.Hs.eg.db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”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“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clusterProfiler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”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ckag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ngu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shold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Q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5.</w:t>
      </w:r>
    </w:p>
    <w:p w14:paraId="799F9DB9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7B72CC4C" w14:textId="674D41D7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Statistical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analysis</w:t>
      </w:r>
    </w:p>
    <w:p w14:paraId="7E1476D1" w14:textId="46DD3988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interquart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nge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a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±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ropriat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lcox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nk-s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z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is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mo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iCs/>
          <w:sz w:val="24"/>
        </w:rPr>
        <w:t>χ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e-w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ropriat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eiv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er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racteri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ROC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rv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stablish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a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lc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n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ouden’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x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+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-1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mploy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lcul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ti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i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lcula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B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ver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6.0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aph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pi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aphPa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i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ver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9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ftw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ver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.6.1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e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l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wi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ed.</w:t>
      </w:r>
    </w:p>
    <w:p w14:paraId="721F2FD3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317AB441" w14:textId="77777777" w:rsidR="00CC7BD4" w:rsidRPr="000008CA" w:rsidRDefault="000112C9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>RESULTS</w:t>
      </w:r>
    </w:p>
    <w:p w14:paraId="4B61EC2B" w14:textId="3DF762D5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i/>
          <w:i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lastRenderedPageBreak/>
        <w:t>Identification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of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andidate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circulating</w:t>
      </w:r>
      <w:r w:rsidR="00923AE6">
        <w:rPr>
          <w:rFonts w:ascii="Book Antiqua" w:eastAsia="微软雅黑" w:hAnsi="Book Antiqua" w:cs="Times New Roman"/>
          <w:b/>
          <w:bCs/>
          <w:i/>
          <w:i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i/>
          <w:iCs/>
          <w:sz w:val="24"/>
        </w:rPr>
        <w:t>miRNAs</w:t>
      </w:r>
    </w:p>
    <w:p w14:paraId="06ADFD33" w14:textId="5FFA1B62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i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e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i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d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du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41655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11551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iteri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|log</w:t>
      </w:r>
      <w:r w:rsidRPr="000008CA">
        <w:rPr>
          <w:rFonts w:ascii="Book Antiqua" w:eastAsia="微软雅黑" w:hAnsi="Book Antiqua" w:cs="Times New Roman"/>
          <w:bCs/>
          <w:sz w:val="24"/>
          <w:vertAlign w:val="subscript"/>
        </w:rPr>
        <w:t>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nge|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≥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0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l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ov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5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tal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DEGs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1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41655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11551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u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rs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d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B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6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26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41655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11551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l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SE2560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alu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fuln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4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A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p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4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re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nd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r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6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I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52-0.85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B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6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I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52-0.86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B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liminari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l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.</w:t>
      </w:r>
    </w:p>
    <w:p w14:paraId="5BD73D41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6B55DB80" w14:textId="0DA0464C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Validating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the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diagnostic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value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of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irculating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-627-5p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-199a-5p</w:t>
      </w:r>
    </w:p>
    <w:p w14:paraId="57D2A520" w14:textId="086F2175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hor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me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ri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qR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PCR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ser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i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p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mploy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lcul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icien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B-D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i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scri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3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00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19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54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1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00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as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iel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ti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0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.21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0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7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eti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</w:p>
    <w:p w14:paraId="47159E8E" w14:textId="07E73013" w:rsidR="00CC7BD4" w:rsidRPr="000008CA" w:rsidRDefault="000112C9">
      <w:pPr>
        <w:spacing w:line="360" w:lineRule="auto"/>
        <w:ind w:firstLine="42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tinguish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19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ach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5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43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ective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e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mited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mi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o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4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6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3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ective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87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6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ti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e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3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53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ectivel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pa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iel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87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iel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3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t-of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78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comparis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iel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19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iel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49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icien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.</w:t>
      </w:r>
    </w:p>
    <w:p w14:paraId="237096F0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315B3780" w14:textId="3102FFB1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Performance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of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the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integrate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odel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for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olorectal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neoplasm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prediction</w:t>
      </w:r>
    </w:p>
    <w:p w14:paraId="136CF9D4" w14:textId="428BF081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rm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ynergi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e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mprov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on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nc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gi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mploy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tru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8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.00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pa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tinguis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iel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6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7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par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7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pa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one.</w:t>
      </w:r>
    </w:p>
    <w:p w14:paraId="56B8E2B3" w14:textId="304A9C39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ssociation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between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irculating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-627-5p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-199a-5p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linical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haracteristics</w:t>
      </w:r>
    </w:p>
    <w:p w14:paraId="0DDDDF12" w14:textId="0B2749FA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mo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group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lcox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nk-s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s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r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N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ymp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d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astasi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st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ad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bookmarkStart w:id="8" w:name="OLE_LINK4"/>
      <w:bookmarkStart w:id="9" w:name="OLE_LINK3"/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bookmarkEnd w:id="8"/>
      <w:bookmarkEnd w:id="9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ser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≥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miR-627-5p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4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3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d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miR-627-5p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3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4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olo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racteristi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d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stolog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raepithel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r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i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Supplement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).</w:t>
      </w:r>
    </w:p>
    <w:p w14:paraId="13C37A8D" w14:textId="2B4DB200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Exploration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of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the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origin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of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irculating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NAs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</w:p>
    <w:p w14:paraId="4D4131DD" w14:textId="7809B896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Moun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id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re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cro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1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igi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pend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hor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rol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expected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ab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A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u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12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st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nding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um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H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v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H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B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asu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pend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hor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f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o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f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moval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toper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oper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ective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C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l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l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HCT116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KO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W480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5).</w:t>
      </w:r>
    </w:p>
    <w:p w14:paraId="5922BF6E" w14:textId="432A42A0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Target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genes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functional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enrichment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alysis</w:t>
      </w:r>
    </w:p>
    <w:p w14:paraId="2516B821" w14:textId="3A4D1FCD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luc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verlapp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verlapp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lo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TargetScan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iRDB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miRTarBase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bas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Supplement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sequent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richm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EG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6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r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rich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Supplement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b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4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r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c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BP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on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C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lec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MF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pi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B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on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orm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c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ep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imari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c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Wnt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oso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he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imari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ol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cogen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5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nding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Wn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activ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ep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ivit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Wn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prote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nding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EG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oci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lti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-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Wnt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mmali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pamyc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mTOR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pp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ol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.g</w:t>
      </w:r>
      <w:r w:rsidRPr="000008CA">
        <w:rPr>
          <w:rFonts w:ascii="Book Antiqua" w:eastAsia="微软雅黑" w:hAnsi="Book Antiqua" w:cs="Times New Roman"/>
          <w:bCs/>
          <w:sz w:val="24"/>
        </w:rPr>
        <w:t>.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astr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pato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m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rea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ncrea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st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ffe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lifer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astasis.</w:t>
      </w:r>
    </w:p>
    <w:p w14:paraId="73A2834E" w14:textId="471D7180" w:rsidR="00CC7BD4" w:rsidRPr="000008CA" w:rsidRDefault="000112C9">
      <w:pPr>
        <w:spacing w:line="360" w:lineRule="auto"/>
        <w:rPr>
          <w:rFonts w:ascii="Book Antiqua" w:hAnsi="Book Antiqua" w:cs="Times New Roman"/>
          <w:b/>
          <w:bCs/>
          <w:i/>
          <w:color w:val="231F20"/>
          <w:sz w:val="24"/>
        </w:rPr>
      </w:pP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-627-5p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nd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R-199a-5p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mimics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function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as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bookmarkStart w:id="10" w:name="OLE_LINK12"/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potential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suppressors</w:t>
      </w:r>
      <w:bookmarkEnd w:id="10"/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of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olorectal</w:t>
      </w:r>
      <w:r w:rsidR="00923AE6">
        <w:rPr>
          <w:rFonts w:ascii="Book Antiqua" w:hAnsi="Book Antiqua" w:cs="Times New Roman"/>
          <w:b/>
          <w:bCs/>
          <w:i/>
          <w:color w:val="231F20"/>
          <w:sz w:val="24"/>
        </w:rPr>
        <w:t xml:space="preserve"> </w:t>
      </w:r>
      <w:r w:rsidRPr="000008CA">
        <w:rPr>
          <w:rFonts w:ascii="Book Antiqua" w:hAnsi="Book Antiqua" w:cs="Times New Roman"/>
          <w:b/>
          <w:bCs/>
          <w:i/>
          <w:color w:val="231F20"/>
          <w:sz w:val="24"/>
        </w:rPr>
        <w:t>cancer</w:t>
      </w:r>
    </w:p>
    <w:p w14:paraId="3C9445D1" w14:textId="2C7F60F6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W48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e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i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tr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icien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72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qR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PC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W48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&l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001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pective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CK-8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l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as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e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i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ou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mploy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estig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g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Transwell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l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ser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eatur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lo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ytomet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du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mi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ownregul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i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B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t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C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W48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D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lev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Fig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E).</w:t>
      </w:r>
    </w:p>
    <w:p w14:paraId="1F472DC8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08B416BE" w14:textId="77777777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sz w:val="24"/>
          <w:u w:val="single"/>
        </w:rPr>
      </w:pPr>
      <w:r w:rsidRPr="000008CA">
        <w:rPr>
          <w:rFonts w:ascii="Book Antiqua" w:eastAsia="微软雅黑" w:hAnsi="Book Antiqua" w:cs="Times New Roman"/>
          <w:b/>
          <w:bCs/>
          <w:sz w:val="24"/>
          <w:u w:val="single"/>
        </w:rPr>
        <w:t>DISCUSSION</w:t>
      </w:r>
    </w:p>
    <w:p w14:paraId="7FD93CA1" w14:textId="0F6A85DA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Identif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it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id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e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ng-ter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viv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ou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m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ogni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d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g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velopm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ome-sequenc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chnolo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rehen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informa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ilit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ogni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ientist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ab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ate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te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producib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b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st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racteristi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ividua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lev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e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.</w:t>
      </w:r>
    </w:p>
    <w:p w14:paraId="4BF7E2E0" w14:textId="7B656F47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ov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d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qui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ps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informa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set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w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verlapp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j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sign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“-5p”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“-3p”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c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development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2-24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spec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ugh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rm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icienc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quantific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hod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vi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xt-gene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c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eadi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hie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qR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PC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method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5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ct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flue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cessfu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ng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a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iq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hod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i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qR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-PC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rticul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ccur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gene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lev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rg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opath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haracteristic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c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st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ad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N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ri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st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yp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ss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tubulovillous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TVA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de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di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-carci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velop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umul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lti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o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ibut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0%-90%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in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V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hou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typ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urs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ol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tera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tin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hange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6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V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irm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mi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bu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de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group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pend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r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hort.</w:t>
      </w:r>
    </w:p>
    <w:p w14:paraId="7FC784E9" w14:textId="3A1F44D6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e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on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RNA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tei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osomes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luid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qui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ps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1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c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dic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c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09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9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ura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85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27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err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exosomal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25a-3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te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ura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0.685)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5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ver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etadherin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scrib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Ghafar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8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202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ura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76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ut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t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etadherin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dentific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d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ewor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ul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im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rol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pend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hor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du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werfu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tist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aly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ra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clusion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mi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0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icien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76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hibi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7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84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p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k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fle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a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ia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=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0)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current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ven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19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de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ti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ven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isk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olv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nim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.</w:t>
      </w:r>
    </w:p>
    <w:p w14:paraId="2442E12C" w14:textId="3E7CC9E4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Current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stablis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l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mpro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urac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p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Giraldez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9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stablish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s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19-b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5b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79.25%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80.95%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truc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-b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ur-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miR-23a-3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27a-3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42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376c-3p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U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0.92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29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gi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hibi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i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on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nsitiv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bus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tag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i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ar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lic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act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cono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ate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1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il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iab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venti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on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fle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lex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lec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chani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iti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velopment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2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a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t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li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ui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du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w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pa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doscopy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3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ri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w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en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bora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es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i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quirem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octor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re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mo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fulnes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actice.</w:t>
      </w:r>
    </w:p>
    <w:p w14:paraId="34C5187F" w14:textId="0A72AF15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Grow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id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ys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e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lti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uc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initi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metastasi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13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nc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trie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not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st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in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lti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it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ol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ltiste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genesi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Wnt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TO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ppo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orm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c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ep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he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und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ar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ocumen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titu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iv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Wnt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a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n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lignanci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0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form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c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ss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lifer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giogenesi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1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presen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bs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rticip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or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iti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um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H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bookmarkStart w:id="11" w:name="OLE_LINK11"/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v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ain-of-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s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h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ggres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havi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velopment.</w:t>
      </w:r>
      <w:bookmarkEnd w:id="11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or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ntio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er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pen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mstanc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p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mo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yp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type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2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ve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3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lioblast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ultiforme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24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quam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ma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22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pato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ma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34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or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5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ntio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astr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nterpar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side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coge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astr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cancer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ula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chani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ocumen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ublic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er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hibi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ec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pato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sib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CL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crip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oactivator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4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tro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por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lifer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tar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gr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mo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YBX2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quam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arcinoma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2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ar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qui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l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l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chani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gene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ami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life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hibi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e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u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36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rynge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37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rea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38]</w:t>
      </w:r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pato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ma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39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en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lo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pl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ers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r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discoidin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oma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ept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DDR1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own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DR1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iv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pithelial-to-mesenchy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ansi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hanc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gra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ilit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um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0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nding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mi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r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w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</w:t>
      </w:r>
      <w:r w:rsidRPr="000008CA">
        <w:rPr>
          <w:rFonts w:ascii="Times New Roman" w:eastAsia="微软雅黑" w:hAnsi="Times New Roman" w:cs="Times New Roman"/>
          <w:bCs/>
          <w:sz w:val="24"/>
        </w:rPr>
        <w:t>‑</w:t>
      </w:r>
      <w:r w:rsidRPr="000008CA">
        <w:rPr>
          <w:rFonts w:ascii="Book Antiqua" w:eastAsia="微软雅黑" w:hAnsi="Book Antiqua" w:cs="Times New Roman"/>
          <w:bCs/>
          <w:sz w:val="24"/>
        </w:rPr>
        <w:t>199a</w:t>
      </w:r>
      <w:r w:rsidRPr="000008CA">
        <w:rPr>
          <w:rFonts w:ascii="Times New Roman" w:eastAsia="微软雅黑" w:hAnsi="Times New Roman" w:cs="Times New Roman"/>
          <w:bCs/>
          <w:sz w:val="24"/>
        </w:rPr>
        <w:t>‑</w:t>
      </w:r>
      <w:r w:rsidRPr="000008CA">
        <w:rPr>
          <w:rFonts w:ascii="Book Antiqua" w:eastAsia="微软雅黑" w:hAnsi="Book Antiqua" w:cs="Times New Roman"/>
          <w:bCs/>
          <w:sz w:val="24"/>
        </w:rPr>
        <w:t>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qu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2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4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r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Pr="000008CA">
        <w:rPr>
          <w:rFonts w:ascii="Book Antiqua" w:eastAsia="微软雅黑" w:hAnsi="Book Antiqua" w:cs="Times New Roman"/>
          <w:bCs/>
          <w:sz w:val="24"/>
        </w:rPr>
        <w:fldChar w:fldCharType="begin">
          <w:fldData xml:space="preserve">PEVuZE5vdGU+PENpdGU+PEF1dGhvcj5UaWFuPC9BdXRob3I+PFllYXI+MjAyMDwvWWVhcj48UmVj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</w:fldData>
        </w:fldChar>
      </w:r>
      <w:r w:rsidRPr="000008CA">
        <w:rPr>
          <w:rFonts w:ascii="Book Antiqua" w:eastAsia="微软雅黑" w:hAnsi="Book Antiqua" w:cs="Times New Roman"/>
          <w:bCs/>
          <w:sz w:val="24"/>
        </w:rPr>
        <w:instrText xml:space="preserve">  ADDIN EN.CITE </w:instrText>
      </w:r>
      <w:r w:rsidRPr="000008CA">
        <w:rPr>
          <w:rFonts w:ascii="Book Antiqua" w:eastAsia="微软雅黑" w:hAnsi="Book Antiqua" w:cs="Times New Roman"/>
          <w:bCs/>
          <w:sz w:val="24"/>
        </w:rPr>
        <w:fldChar w:fldCharType="begin">
          <w:fldData xml:space="preserve">PEVuZE5vdGU+PENpdGU+PEF1dGhvcj5UaWFuPC9BdXRob3I+PFllYXI+MjAyMDwvWWVhcj48UmVj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</w:fldData>
        </w:fldChar>
      </w:r>
      <w:r w:rsidRPr="000008CA">
        <w:rPr>
          <w:rFonts w:ascii="Book Antiqua" w:eastAsia="微软雅黑" w:hAnsi="Book Antiqua" w:cs="Times New Roman"/>
          <w:bCs/>
          <w:sz w:val="24"/>
        </w:rPr>
        <w:instrText xml:space="preserve"> ADDIN EN.CITE.DATA </w:instrText>
      </w:r>
      <w:r w:rsidRPr="000008CA">
        <w:rPr>
          <w:rFonts w:ascii="Book Antiqua" w:eastAsia="微软雅黑" w:hAnsi="Book Antiqua" w:cs="Times New Roman"/>
          <w:bCs/>
          <w:sz w:val="24"/>
        </w:rPr>
      </w:r>
      <w:r w:rsidRPr="000008CA">
        <w:rPr>
          <w:rFonts w:ascii="Book Antiqua" w:eastAsia="微软雅黑" w:hAnsi="Book Antiqua" w:cs="Times New Roman"/>
          <w:bCs/>
          <w:sz w:val="24"/>
        </w:rPr>
        <w:fldChar w:fldCharType="end"/>
      </w:r>
      <w:r w:rsidRPr="000008CA">
        <w:rPr>
          <w:rFonts w:ascii="Book Antiqua" w:eastAsia="微软雅黑" w:hAnsi="Book Antiqua" w:cs="Times New Roman"/>
          <w:bCs/>
          <w:sz w:val="24"/>
        </w:rPr>
      </w:r>
      <w:r w:rsidRPr="000008CA">
        <w:rPr>
          <w:rFonts w:ascii="Book Antiqua" w:eastAsia="微软雅黑" w:hAnsi="Book Antiqua" w:cs="Times New Roman"/>
          <w:bCs/>
          <w:sz w:val="24"/>
        </w:rPr>
        <w:fldChar w:fldCharType="separate"/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39]</w:t>
      </w:r>
      <w:r w:rsidRPr="000008CA">
        <w:rPr>
          <w:rFonts w:ascii="Book Antiqua" w:eastAsia="微软雅黑" w:hAnsi="Book Antiqua" w:cs="Times New Roman"/>
          <w:bCs/>
          <w:sz w:val="24"/>
        </w:rPr>
        <w:fldChar w:fldCharType="end"/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liferation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g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va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ga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pha-3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41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Zhu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2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activ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hosphoinositid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-kinase/AK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hway.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vi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or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y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uc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ppress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ri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vi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w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rapeu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rg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hib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w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astasis.</w:t>
      </w:r>
    </w:p>
    <w:p w14:paraId="08498CDE" w14:textId="6F1B7FEF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or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u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onsisten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lex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ur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ral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ter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os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rre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ter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yp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Hur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3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u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203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ve</w:t>
      </w:r>
      <w:r w:rsidR="00335773" w:rsidRPr="000008CA">
        <w:rPr>
          <w:rFonts w:ascii="Book Antiqua" w:eastAsia="微软雅黑" w:hAnsi="Book Antiqua" w:cs="Times New Roman"/>
          <w:bCs/>
          <w:sz w:val="24"/>
        </w:rPr>
        <w:t>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asta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im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n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corda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ve</w:t>
      </w:r>
      <w:r w:rsidR="00335773" w:rsidRPr="000008CA">
        <w:rPr>
          <w:rFonts w:ascii="Book Antiqua" w:eastAsia="微软雅黑" w:hAnsi="Book Antiqua" w:cs="Times New Roman"/>
          <w:bCs/>
          <w:sz w:val="24"/>
        </w:rPr>
        <w:t>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tasta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me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tch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ima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owever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epanc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serv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n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45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w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posi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end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pregul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u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4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45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milar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6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3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ig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steosarco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re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u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47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por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3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tern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posite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gnificant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stoper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pa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oper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i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rea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l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ul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n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i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gh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-derived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lic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at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ra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ra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fil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questio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ist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pecif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re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chani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cum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vid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monst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urc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luid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21,48]</w:t>
      </w:r>
      <w:r w:rsidRPr="000008CA">
        <w:rPr>
          <w:rFonts w:ascii="Book Antiqua" w:eastAsia="微软雅黑" w:hAnsi="Book Antiqua" w:cs="Times New Roman"/>
          <w:bCs/>
          <w:sz w:val="24"/>
        </w:rPr>
        <w:t>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="003879FC"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iv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re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ra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luid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capsul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mbrane-bou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esicle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lu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osom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ed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microvesicles</w:t>
      </w:r>
      <w:proofErr w:type="spellEnd"/>
      <w:r w:rsidRPr="000008CA">
        <w:rPr>
          <w:rFonts w:ascii="Book Antiqua" w:eastAsia="微软雅黑" w:hAnsi="Book Antiqua" w:cs="Times New Roman"/>
          <w:bCs/>
          <w:sz w:val="24"/>
        </w:rPr>
        <w:t>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nd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Argonaute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protein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gard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r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yproduc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opto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cro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ditio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tele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ck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ra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refor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ypothesiz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igin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re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s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ea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k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presen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log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cess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ear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ssues.</w:t>
      </w:r>
    </w:p>
    <w:p w14:paraId="08ADD421" w14:textId="0C5DBFA9" w:rsidR="00CC7BD4" w:rsidRPr="000008CA" w:rsidRDefault="000112C9">
      <w:pPr>
        <w:spacing w:line="360" w:lineRule="auto"/>
        <w:ind w:firstLineChars="100" w:firstLine="240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Despi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ength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sen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om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akness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j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ro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eas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flammato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w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ea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yp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fir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fficienc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ond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mal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rou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liabil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eed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rui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ru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olunte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actic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icult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quir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le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ividual’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son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form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orou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d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amination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searc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arg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iz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ticip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he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outin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agnosi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rd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ptim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toco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amp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pa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ls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e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su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rroy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i/>
          <w:sz w:val="24"/>
        </w:rPr>
        <w:t>et</w:t>
      </w:r>
      <w:r w:rsidR="00923AE6">
        <w:rPr>
          <w:rFonts w:ascii="Book Antiqua" w:eastAsia="微软雅黑" w:hAnsi="Book Antiqua" w:cs="Times New Roman"/>
          <w:bCs/>
          <w:i/>
          <w:sz w:val="24"/>
        </w:rPr>
        <w:t xml:space="preserve"> </w:t>
      </w:r>
      <w:proofErr w:type="gramStart"/>
      <w:r w:rsidRPr="000008CA">
        <w:rPr>
          <w:rFonts w:ascii="Book Antiqua" w:eastAsia="微软雅黑" w:hAnsi="Book Antiqua" w:cs="Times New Roman"/>
          <w:bCs/>
          <w:i/>
          <w:sz w:val="24"/>
        </w:rPr>
        <w:t>al</w:t>
      </w:r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[</w:t>
      </w:r>
      <w:proofErr w:type="gramEnd"/>
      <w:r w:rsidRPr="000008CA">
        <w:rPr>
          <w:rFonts w:ascii="Book Antiqua" w:eastAsia="微软雅黑" w:hAnsi="Book Antiqua" w:cs="Times New Roman"/>
          <w:bCs/>
          <w:sz w:val="24"/>
          <w:vertAlign w:val="superscript"/>
        </w:rPr>
        <w:t>49]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ot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ced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du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cre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umb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ro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telet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fluenc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bunda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-specif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us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s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loo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lasm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ferr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t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ie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nally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rig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racell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cle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i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v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tr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erim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houl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erform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sw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ques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larif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underl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chanis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iti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gress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.</w:t>
      </w:r>
    </w:p>
    <w:p w14:paraId="0FAFA14D" w14:textId="77777777" w:rsidR="00CC7BD4" w:rsidRPr="000008CA" w:rsidRDefault="00CC7BD4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14:paraId="5FCBB9FF" w14:textId="77777777" w:rsidR="00CC7BD4" w:rsidRPr="000008CA" w:rsidRDefault="000112C9">
      <w:pPr>
        <w:widowControl/>
        <w:snapToGri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b/>
          <w:caps/>
          <w:kern w:val="0"/>
          <w:sz w:val="24"/>
          <w:u w:val="single"/>
        </w:rPr>
        <w:t>CONCLUSION</w:t>
      </w:r>
    </w:p>
    <w:p w14:paraId="25AB603A" w14:textId="0B8C3D83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nowledg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u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ud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irs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valid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arked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lev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bookmarkStart w:id="12" w:name="OLE_LINK6"/>
      <w:bookmarkStart w:id="13" w:name="OLE_LINK5"/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bookmarkEnd w:id="12"/>
      <w:bookmarkEnd w:id="13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veal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otenti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irculat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ell-fre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iqui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ps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g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ode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mbi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btain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nh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scriminat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pacit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act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conom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trateg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eoplasms.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urthermore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in</w:t>
      </w:r>
      <w:r w:rsidR="00923AE6">
        <w:rPr>
          <w:rFonts w:ascii="Book Antiqua" w:hAnsi="Book Antiqua"/>
          <w:i/>
          <w:sz w:val="24"/>
        </w:rPr>
        <w:t xml:space="preserve"> </w:t>
      </w:r>
      <w:r w:rsidRPr="000008CA">
        <w:rPr>
          <w:rFonts w:ascii="Book Antiqua" w:hAnsi="Book Antiqua"/>
          <w:i/>
          <w:sz w:val="24"/>
        </w:rPr>
        <w:t>vitr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ain-of-func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erim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gges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a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o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iRN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c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olifera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hibi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igenesi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.</w:t>
      </w:r>
    </w:p>
    <w:p w14:paraId="3A975CD3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5BD0D6A1" w14:textId="5F68E5A8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hAnsi="Book Antiqua"/>
          <w:b/>
          <w:caps/>
          <w:color w:val="000000"/>
          <w:sz w:val="24"/>
          <w:u w:val="single"/>
        </w:rPr>
        <w:t>ARTICLE</w:t>
      </w:r>
      <w:r w:rsidR="00923AE6">
        <w:rPr>
          <w:rFonts w:ascii="Book Antiqua" w:hAnsi="Book Antiqua"/>
          <w:b/>
          <w:caps/>
          <w:color w:val="000000"/>
          <w:sz w:val="24"/>
          <w:u w:val="single"/>
        </w:rPr>
        <w:t xml:space="preserve"> </w:t>
      </w:r>
      <w:r w:rsidRPr="000008CA">
        <w:rPr>
          <w:rFonts w:ascii="Book Antiqua" w:hAnsi="Book Antiqua"/>
          <w:b/>
          <w:caps/>
          <w:color w:val="000000"/>
          <w:sz w:val="24"/>
          <w:u w:val="single"/>
        </w:rPr>
        <w:t>HIGHLIGHTS</w:t>
      </w:r>
    </w:p>
    <w:p w14:paraId="75C6BF5E" w14:textId="55239718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background</w:t>
      </w:r>
    </w:p>
    <w:p w14:paraId="64A87407" w14:textId="4A731A08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Identify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non-invasiv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m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iomarke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creening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CRC)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(AAs)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ppear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b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ke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measur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o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du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cidenc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te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ong-term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viv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hroug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ime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ecognitio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dic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urger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arly-onset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recancerou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lesions.</w:t>
      </w:r>
    </w:p>
    <w:p w14:paraId="2D782C8D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7651E84C" w14:textId="5A2FD076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motivation</w:t>
      </w:r>
    </w:p>
    <w:p w14:paraId="3F49ABF6" w14:textId="39F0533C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kern w:val="0"/>
          <w:sz w:val="24"/>
        </w:rPr>
        <w:t>Du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o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lack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hig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pecificit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ensitivit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creen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trategies,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umbe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atient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i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RC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iagnos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dvanc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tages,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hic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ottleneck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ecreas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ortalit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rat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ance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atients.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i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evelopmen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genome-sequenc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echnology,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irculat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cro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(miRNAs)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nsider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otenti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on-invasiv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creen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iomarker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lorect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eoplasms.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</w:p>
    <w:p w14:paraId="0856DC0E" w14:textId="77777777" w:rsidR="00CC7BD4" w:rsidRPr="000008CA" w:rsidRDefault="00CC7BD4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14:paraId="0744B6D8" w14:textId="042810BB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objectives</w:t>
      </w:r>
    </w:p>
    <w:p w14:paraId="722720F5" w14:textId="51323F0C" w:rsidR="00CC7BD4" w:rsidRPr="000008CA" w:rsidRDefault="00AF7B38">
      <w:pPr>
        <w:spacing w:line="360" w:lineRule="auto"/>
        <w:rPr>
          <w:rFonts w:ascii="Book Antiqua" w:hAnsi="Book Antiqua"/>
          <w:color w:val="000000"/>
          <w:sz w:val="24"/>
        </w:rPr>
      </w:pPr>
      <w:r>
        <w:rPr>
          <w:rFonts w:ascii="Book Antiqua" w:hAnsi="Book Antiqua" w:hint="eastAsia"/>
          <w:color w:val="000000"/>
          <w:sz w:val="24"/>
        </w:rPr>
        <w:t>T</w:t>
      </w:r>
      <w:r w:rsidR="000112C9" w:rsidRPr="000008CA">
        <w:rPr>
          <w:rFonts w:ascii="Book Antiqua" w:hAnsi="Book Antiqua"/>
          <w:color w:val="000000"/>
          <w:sz w:val="24"/>
        </w:rPr>
        <w:t>o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examin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efficienc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of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circulating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miR-627-5p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an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miR-199a-5p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i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seru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sample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to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delineat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patient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with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CRC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and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AA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from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healthy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control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="000112C9" w:rsidRPr="000008CA">
        <w:rPr>
          <w:rFonts w:ascii="Book Antiqua" w:hAnsi="Book Antiqua"/>
          <w:color w:val="000000"/>
          <w:sz w:val="24"/>
        </w:rPr>
        <w:t>(HCs).</w:t>
      </w:r>
    </w:p>
    <w:p w14:paraId="62284273" w14:textId="77777777" w:rsidR="00CC7BD4" w:rsidRPr="000008CA" w:rsidRDefault="00CC7BD4">
      <w:pPr>
        <w:spacing w:line="360" w:lineRule="auto"/>
        <w:rPr>
          <w:rFonts w:ascii="Book Antiqua" w:hAnsi="Book Antiqua"/>
          <w:color w:val="000000"/>
          <w:sz w:val="24"/>
        </w:rPr>
      </w:pPr>
    </w:p>
    <w:p w14:paraId="3D8A21C0" w14:textId="4D762ABC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methods</w:t>
      </w:r>
    </w:p>
    <w:p w14:paraId="773D92C5" w14:textId="3BD1B1CC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kern w:val="0"/>
          <w:sz w:val="24"/>
        </w:rPr>
        <w:lastRenderedPageBreak/>
        <w:t>Candidat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e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irs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elect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rom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re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ublic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ataset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us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ioinformatic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alysi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ethods.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dependen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e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erum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ample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rom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RC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6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,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30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clud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o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etec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iagnostic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owe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andidat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.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rig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unctio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andidat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e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xplor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ance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el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line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umo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issues.</w:t>
      </w:r>
    </w:p>
    <w:p w14:paraId="10348F79" w14:textId="77777777" w:rsidR="00CC7BD4" w:rsidRPr="000008CA" w:rsidRDefault="00CC7BD4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14:paraId="4B70CAD5" w14:textId="41D99792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results</w:t>
      </w:r>
    </w:p>
    <w:p w14:paraId="412217DC" w14:textId="1B2327A5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kern w:val="0"/>
          <w:sz w:val="24"/>
        </w:rPr>
        <w:t>W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irs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dentifi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a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irculat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-627-5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-199a-5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e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arkedl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levat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atient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i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lorect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eoplasi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o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ul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iscriminat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RC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rom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ntro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grou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i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hig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ensitivit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pecificity.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mbinatio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-199a-5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-627-5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o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reliabl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iagnostic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ode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a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nvention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umo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arker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ac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lone.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dditionally,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xpressio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level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o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e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arkedl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reduc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ostoperativ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erum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ample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mpar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o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os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reoperativ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ample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i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xpressio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level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creas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i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ultu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im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el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umber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h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ultur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edia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ance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el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lines,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whic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uggeste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oth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ght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tumor-derived.</w:t>
      </w:r>
    </w:p>
    <w:p w14:paraId="53FA1B87" w14:textId="77777777" w:rsidR="00CC7BD4" w:rsidRPr="000008CA" w:rsidRDefault="00CC7BD4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14:paraId="3CFEE442" w14:textId="6502679B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conclusions</w:t>
      </w:r>
    </w:p>
    <w:p w14:paraId="19878621" w14:textId="5F18375A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kern w:val="0"/>
          <w:sz w:val="24"/>
        </w:rPr>
        <w:t>Serum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-672-5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-199a-5p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hav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tro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otenti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ractic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an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conomic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on-invasive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iomarker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o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arl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screen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lorect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eoplasms.</w:t>
      </w:r>
    </w:p>
    <w:p w14:paraId="7F3164C5" w14:textId="77777777" w:rsidR="00CC7BD4" w:rsidRPr="000008CA" w:rsidRDefault="00CC7BD4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14:paraId="24F3D008" w14:textId="74DD4F58" w:rsidR="00CC7BD4" w:rsidRPr="000008CA" w:rsidRDefault="000112C9">
      <w:pPr>
        <w:spacing w:line="360" w:lineRule="auto"/>
        <w:rPr>
          <w:rFonts w:ascii="Book Antiqua" w:hAnsi="Book Antiqua"/>
          <w:b/>
          <w:i/>
          <w:color w:val="000000"/>
          <w:sz w:val="24"/>
        </w:rPr>
      </w:pPr>
      <w:r w:rsidRPr="000008CA">
        <w:rPr>
          <w:rFonts w:ascii="Book Antiqua" w:hAnsi="Book Antiqua"/>
          <w:b/>
          <w:i/>
          <w:color w:val="000000"/>
          <w:sz w:val="24"/>
        </w:rPr>
        <w:t>Research</w:t>
      </w:r>
      <w:r w:rsidR="00923AE6">
        <w:rPr>
          <w:rFonts w:ascii="Book Antiqua" w:hAnsi="Book Antiqua"/>
          <w:b/>
          <w:i/>
          <w:color w:val="000000"/>
          <w:sz w:val="24"/>
        </w:rPr>
        <w:t xml:space="preserve"> </w:t>
      </w:r>
      <w:r w:rsidRPr="000008CA">
        <w:rPr>
          <w:rFonts w:ascii="Book Antiqua" w:hAnsi="Book Antiqua"/>
          <w:b/>
          <w:i/>
          <w:color w:val="000000"/>
          <w:sz w:val="24"/>
        </w:rPr>
        <w:t>perspectives</w:t>
      </w:r>
    </w:p>
    <w:p w14:paraId="38807D20" w14:textId="7ED6F41B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eastAsia="宋体" w:hAnsi="Book Antiqua" w:cs="Times New Roman"/>
          <w:kern w:val="0"/>
          <w:sz w:val="24"/>
        </w:rPr>
        <w:t>Circulat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miRNA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i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eripher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blood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fe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ew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pportunities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for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promising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early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detection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of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colorectal</w:t>
      </w:r>
      <w:r w:rsidR="00923AE6">
        <w:rPr>
          <w:rFonts w:ascii="Book Antiqua" w:eastAsia="宋体" w:hAnsi="Book Antiqua" w:cs="Times New Roman"/>
          <w:kern w:val="0"/>
          <w:sz w:val="24"/>
        </w:rPr>
        <w:t xml:space="preserve"> </w:t>
      </w:r>
      <w:r w:rsidRPr="000008CA">
        <w:rPr>
          <w:rFonts w:ascii="Book Antiqua" w:eastAsia="宋体" w:hAnsi="Book Antiqua" w:cs="Times New Roman"/>
          <w:kern w:val="0"/>
          <w:sz w:val="24"/>
        </w:rPr>
        <w:t>neoplasms.</w:t>
      </w:r>
    </w:p>
    <w:p w14:paraId="344D13A3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</w:p>
    <w:p w14:paraId="0BF713FB" w14:textId="77777777" w:rsidR="00CC7BD4" w:rsidRPr="000008CA" w:rsidRDefault="000112C9">
      <w:pPr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 w:rsidRPr="000008CA">
        <w:rPr>
          <w:rFonts w:ascii="Book Antiqua" w:hAnsi="Book Antiqua"/>
          <w:b/>
          <w:caps/>
          <w:color w:val="000000"/>
          <w:sz w:val="24"/>
          <w:u w:val="single"/>
        </w:rPr>
        <w:t>ACKNOWLEDGEMENTS</w:t>
      </w:r>
    </w:p>
    <w:p w14:paraId="20C64DC4" w14:textId="521C2233" w:rsidR="00CC7BD4" w:rsidRPr="000008CA" w:rsidRDefault="000112C9">
      <w:pPr>
        <w:spacing w:line="360" w:lineRule="auto"/>
        <w:rPr>
          <w:rFonts w:ascii="Book Antiqua" w:hAnsi="Book Antiqua"/>
          <w:color w:val="000000"/>
          <w:sz w:val="24"/>
        </w:rPr>
      </w:pPr>
      <w:r w:rsidRPr="000008CA">
        <w:rPr>
          <w:rFonts w:ascii="Book Antiqua" w:hAnsi="Book Antiqua"/>
          <w:color w:val="000000"/>
          <w:sz w:val="24"/>
        </w:rPr>
        <w:t>Th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uthor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thank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Gen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Expression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Omnibu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(GEO)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o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providing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invaluable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lastRenderedPageBreak/>
        <w:t>datasets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for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statistical</w:t>
      </w:r>
      <w:r w:rsidR="00923AE6">
        <w:rPr>
          <w:rFonts w:ascii="Book Antiqua" w:hAnsi="Book Antiqua"/>
          <w:color w:val="000000"/>
          <w:sz w:val="24"/>
        </w:rPr>
        <w:t xml:space="preserve"> </w:t>
      </w:r>
      <w:r w:rsidRPr="000008CA">
        <w:rPr>
          <w:rFonts w:ascii="Book Antiqua" w:hAnsi="Book Antiqua"/>
          <w:color w:val="000000"/>
          <w:sz w:val="24"/>
        </w:rPr>
        <w:t>analyses.</w:t>
      </w:r>
    </w:p>
    <w:p w14:paraId="72A219EA" w14:textId="77777777" w:rsidR="00CC7BD4" w:rsidRPr="000008CA" w:rsidRDefault="00CC7BD4">
      <w:pPr>
        <w:spacing w:line="360" w:lineRule="auto"/>
        <w:rPr>
          <w:rFonts w:ascii="Book Antiqua" w:hAnsi="Book Antiqua" w:cs="Book Antiqua"/>
          <w:b/>
          <w:color w:val="000000"/>
          <w:sz w:val="24"/>
        </w:rPr>
      </w:pPr>
    </w:p>
    <w:p w14:paraId="4FC90B4F" w14:textId="77777777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REFERENCES</w:t>
      </w:r>
    </w:p>
    <w:p w14:paraId="6EC3C5B7" w14:textId="30955170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bookmarkStart w:id="14" w:name="OLE_LINK3662"/>
      <w:bookmarkStart w:id="15" w:name="OLE_LINK3661"/>
      <w:r w:rsidRPr="000008CA">
        <w:rPr>
          <w:rFonts w:ascii="Book Antiqua" w:hAnsi="Book Antiqua"/>
          <w:sz w:val="24"/>
        </w:rPr>
        <w:t>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Bray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F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Ferla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oerjomataram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eg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rr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em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lob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tatistic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LOBOC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stimat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cidenc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ortalit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orldwid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8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untrie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94-42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020759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322/caac.21492]</w:t>
      </w:r>
    </w:p>
    <w:p w14:paraId="6784EC86" w14:textId="308AF7BE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O'Connell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JB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ggar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rviv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at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ew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meric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oin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mmitte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x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di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taging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Nat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Ins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4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96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420-142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546703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93/</w:t>
      </w:r>
      <w:proofErr w:type="spellStart"/>
      <w:r w:rsidRPr="000008CA">
        <w:rPr>
          <w:rFonts w:ascii="Book Antiqua" w:hAnsi="Book Antiqua"/>
          <w:sz w:val="24"/>
        </w:rPr>
        <w:t>jnci</w:t>
      </w:r>
      <w:proofErr w:type="spellEnd"/>
      <w:r w:rsidRPr="000008CA">
        <w:rPr>
          <w:rFonts w:ascii="Book Antiqua" w:hAnsi="Book Antiqua"/>
          <w:sz w:val="24"/>
        </w:rPr>
        <w:t>/djh275]</w:t>
      </w:r>
    </w:p>
    <w:p w14:paraId="7172B1DC" w14:textId="5B063C31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Gellad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F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rovenzale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ation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ternation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erspectiv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urd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seas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ubl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al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mpact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astroenterolog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3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177-219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42095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53/j.gastro.2010.01.056]</w:t>
      </w:r>
    </w:p>
    <w:p w14:paraId="581E3550" w14:textId="1BDC6FA8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Dekker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E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n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leugels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L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as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llac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B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Lance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9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467-148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bookmarkStart w:id="16" w:name="OLE_LINK3663"/>
      <w:bookmarkStart w:id="17" w:name="OLE_LINK3664"/>
      <w:r w:rsidRPr="000008CA">
        <w:rPr>
          <w:rFonts w:ascii="Book Antiqua" w:hAnsi="Book Antiqua"/>
          <w:sz w:val="24"/>
        </w:rPr>
        <w:t>31631858</w:t>
      </w:r>
      <w:bookmarkEnd w:id="16"/>
      <w:bookmarkEnd w:id="17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16/S0140-6736(19)32319-0]</w:t>
      </w:r>
    </w:p>
    <w:p w14:paraId="19F02996" w14:textId="30873BA0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Corley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DA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ens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rk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e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K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Doubeni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Zaub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G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o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ire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H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chotting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uin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P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Ghai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ev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Quesenberr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P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deno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etec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a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isk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eath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N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Engl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4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70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298-130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469389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56/NEJMoa1309086]</w:t>
      </w:r>
    </w:p>
    <w:p w14:paraId="2D782C12" w14:textId="74097098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Wolf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AMD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Fontham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T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urc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low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err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aMon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tzion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cKen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T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Oeffing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hi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T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lt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rew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rawle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rook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Fedew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Manassaram</w:t>
      </w:r>
      <w:proofErr w:type="spellEnd"/>
      <w:r w:rsidRPr="000008CA">
        <w:rPr>
          <w:rFonts w:ascii="Book Antiqua" w:hAnsi="Book Antiqua"/>
          <w:sz w:val="24"/>
        </w:rPr>
        <w:t>-Baptis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eg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L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Wend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m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creen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verage-risk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dults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idelin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upda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ro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meric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ociet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50-28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984694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322/caac.21457]</w:t>
      </w:r>
    </w:p>
    <w:p w14:paraId="763F7A70" w14:textId="5BAD4852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Rutter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MD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ickers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atnick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lank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G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isk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cto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lastRenderedPageBreak/>
        <w:t>advers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ven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l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olypectom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nglis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ow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creening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rogramme</w:t>
      </w:r>
      <w:proofErr w:type="spellEnd"/>
      <w:r w:rsidRPr="000008CA">
        <w:rPr>
          <w:rFonts w:ascii="Book Antiqua" w:hAnsi="Book Antiqua"/>
          <w:sz w:val="24"/>
        </w:rPr>
        <w:t>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Endoscop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4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46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90-9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447736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55/s-0033-1344987]</w:t>
      </w:r>
    </w:p>
    <w:p w14:paraId="7C491AF6" w14:textId="07BA2613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ee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MW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ourmorad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ain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Us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ec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ccul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loo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es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t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o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linic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dications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ystemat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view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ta-Analysi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Am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astroentero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15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662-67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97261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4309/ajg.0000000000000495]</w:t>
      </w:r>
    </w:p>
    <w:p w14:paraId="1B9C4E60" w14:textId="08DE7F13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ocker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GY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amilt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arr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essu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M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Kemen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cdonal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omerfiel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ay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as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r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CO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C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upda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commendation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us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um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astrointestin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Onco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6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5313-532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706067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200/jco.2006.08.2644]</w:t>
      </w:r>
    </w:p>
    <w:p w14:paraId="567767DB" w14:textId="6C798FF7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Nguye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H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o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u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C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hway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cinogenesi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astroenterolog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5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91-30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62262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53/j.gastro.2019.08.059]</w:t>
      </w:r>
    </w:p>
    <w:p w14:paraId="3DD81221" w14:textId="260ACFE9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au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NC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P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einste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G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Barte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P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bundan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la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in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babl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gulator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ol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enorhabdit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egan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enc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1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9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858-86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167967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26/science.1065062]</w:t>
      </w:r>
    </w:p>
    <w:p w14:paraId="253C401A" w14:textId="08E89E2E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Cali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GA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roc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tur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Na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v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6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857-86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706094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38/nrc1997]</w:t>
      </w:r>
    </w:p>
    <w:p w14:paraId="1373DD32" w14:textId="210976B3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To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KK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C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gno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rap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ro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enc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edside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World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astroentero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949-297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003846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748/wjg.v24.i27.2949]</w:t>
      </w:r>
    </w:p>
    <w:p w14:paraId="5EF98008" w14:textId="7A0163BF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4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Hur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K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Toiyam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kahash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alagu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Nagasak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oik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Hemmi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o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ol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o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-200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odulat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pithelial-to-mesenchym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ansi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(EMT)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tastasi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u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3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2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315-132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273557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36/gutjnl-2011-301846]</w:t>
      </w:r>
    </w:p>
    <w:p w14:paraId="24B1ADF1" w14:textId="5F0D35CD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Yu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Y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anw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B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S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Nautiya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ark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jumd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P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lastRenderedPageBreak/>
        <w:t>MicroRNA-2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duc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temne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wnregul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ansform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row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ct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et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cept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(TGFβR2)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rcinogene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2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3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68-7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207262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93/</w:t>
      </w:r>
      <w:proofErr w:type="spellStart"/>
      <w:r w:rsidRPr="000008CA">
        <w:rPr>
          <w:rFonts w:ascii="Book Antiqua" w:hAnsi="Book Antiqua"/>
          <w:sz w:val="24"/>
        </w:rPr>
        <w:t>carcin</w:t>
      </w:r>
      <w:proofErr w:type="spellEnd"/>
      <w:r w:rsidRPr="000008CA">
        <w:rPr>
          <w:rFonts w:ascii="Book Antiqua" w:hAnsi="Book Antiqua"/>
          <w:sz w:val="24"/>
        </w:rPr>
        <w:t>/bgr246]</w:t>
      </w:r>
    </w:p>
    <w:p w14:paraId="4F6AB3C4" w14:textId="173EB4F6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Che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X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i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i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e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o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aracteriz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rum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v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la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th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sease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el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997-100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876617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38/cr.2008.282]</w:t>
      </w:r>
    </w:p>
    <w:p w14:paraId="4B7F4F67" w14:textId="4F08C89B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Huang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e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he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las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r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mis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v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arl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etec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In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2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18-12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987691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02/ijc.25007]</w:t>
      </w:r>
    </w:p>
    <w:p w14:paraId="6E15FD27" w14:textId="7F660913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Sabry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D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-</w:t>
      </w:r>
      <w:proofErr w:type="spellStart"/>
      <w:r w:rsidRPr="000008CA">
        <w:rPr>
          <w:rFonts w:ascii="Book Antiqua" w:hAnsi="Book Antiqua"/>
          <w:sz w:val="24"/>
        </w:rPr>
        <w:t>Deek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h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-Baz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-Bad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m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ass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th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-</w:t>
      </w:r>
      <w:proofErr w:type="spellStart"/>
      <w:r w:rsidRPr="000008CA">
        <w:rPr>
          <w:rFonts w:ascii="Book Antiqua" w:hAnsi="Book Antiqua"/>
          <w:sz w:val="24"/>
        </w:rPr>
        <w:t>Deek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ol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NA-210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NA-2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NA-12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t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cinoma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mpac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IF-1α-VEG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l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hwa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el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Biochem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45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77-18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035753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07/s11010-018-3462-1]</w:t>
      </w:r>
    </w:p>
    <w:p w14:paraId="5C9DC018" w14:textId="7F42C26C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19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Giráldez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MD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ozan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amírez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Hijon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Bujand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stell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Gironell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cul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sul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ro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enome-wid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fil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alid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tud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astroenter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Hepato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3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1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681-8.e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326786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16/j.cgh.2012.12.009]</w:t>
      </w:r>
    </w:p>
    <w:p w14:paraId="2ADF4D62" w14:textId="7F4716E5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Slattery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ML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rrick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ellat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teven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R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Mullan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olf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off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D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amowitz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olf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K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fil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cinoma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denom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rm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n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ucosa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ariation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xpres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seas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gression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rcinogene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6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45-26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674002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93/</w:t>
      </w:r>
      <w:proofErr w:type="spellStart"/>
      <w:r w:rsidRPr="000008CA">
        <w:rPr>
          <w:rFonts w:ascii="Book Antiqua" w:hAnsi="Book Antiqua"/>
          <w:sz w:val="24"/>
        </w:rPr>
        <w:t>carcin</w:t>
      </w:r>
      <w:proofErr w:type="spellEnd"/>
      <w:r w:rsidRPr="000008CA">
        <w:rPr>
          <w:rFonts w:ascii="Book Antiqua" w:hAnsi="Book Antiqua"/>
          <w:sz w:val="24"/>
        </w:rPr>
        <w:t>/bgv249]</w:t>
      </w:r>
    </w:p>
    <w:p w14:paraId="53A87B52" w14:textId="709048AD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1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Marcuello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M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ymetalkov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ev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P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uran-</w:t>
      </w:r>
      <w:proofErr w:type="spellStart"/>
      <w:r w:rsidRPr="000008CA">
        <w:rPr>
          <w:rFonts w:ascii="Book Antiqua" w:hAnsi="Book Antiqua"/>
          <w:sz w:val="24"/>
        </w:rPr>
        <w:t>Sancho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edeld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M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Tham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an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Dalum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Flüge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arcia-</w:t>
      </w:r>
      <w:proofErr w:type="spellStart"/>
      <w:r w:rsidRPr="000008CA">
        <w:rPr>
          <w:rFonts w:ascii="Book Antiqua" w:hAnsi="Book Antiqua"/>
          <w:sz w:val="24"/>
        </w:rPr>
        <w:t>Barbera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Fijnema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stell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odick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toeckle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H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Heitz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Gironell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cul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lastRenderedPageBreak/>
        <w:t>bio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arl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etec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linic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nagemen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Aspects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9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7-12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18907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16/j.mam.2019.06.002]</w:t>
      </w:r>
    </w:p>
    <w:p w14:paraId="018FE703" w14:textId="0A88E855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Che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F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NC0095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gul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627-5p/YBX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x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cilita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life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g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r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quamou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cinom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Bi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Th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0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270-128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16190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80/15384047.2019.1617571]</w:t>
      </w:r>
    </w:p>
    <w:p w14:paraId="089E18FD" w14:textId="521F01FA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Fa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e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Xue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Rua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R2C2-uOR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rge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UCA1-miR-627-5p-NR2C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eedback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oo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gulat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lignan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ehavio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lio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el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Death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D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9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16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051875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38/s41419-018-1149-x]</w:t>
      </w:r>
    </w:p>
    <w:p w14:paraId="34314C8C" w14:textId="23568F37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i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e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Xiong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Ji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odul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nc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NHG15/CDK6/miR-62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cui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albociclib</w:t>
      </w:r>
      <w:proofErr w:type="spellEnd"/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vercom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emozolomid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sistanc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duc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2-polariz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lio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soci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gli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lioblasto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ultiforme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Exp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8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46228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86/s13046-019-1371-0]</w:t>
      </w:r>
    </w:p>
    <w:p w14:paraId="62526366" w14:textId="08490D67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Wang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J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culating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exosoma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125a-3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v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arly-stag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7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415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864616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38/s41598-017-04386-1]</w:t>
      </w:r>
    </w:p>
    <w:p w14:paraId="0DBC1BA8" w14:textId="7F55D822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6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Siskova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A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Cerven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Kra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Huc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odick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ymetalkov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denomas-Genetic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arch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ew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olecul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creen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In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238067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390/ijms21093260]</w:t>
      </w:r>
    </w:p>
    <w:p w14:paraId="047DC4DE" w14:textId="23EFC7CB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Ng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EK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o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W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Ji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a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h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o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J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fferenti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xpres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las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ien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otenti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rk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creening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u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5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375-138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920177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36/gut.2008.167817]</w:t>
      </w:r>
    </w:p>
    <w:p w14:paraId="67F61B0A" w14:textId="21677B5E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Abdel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Ghafar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MT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harib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bdel-Sala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Elkhoul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Elshor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lastRenderedPageBreak/>
        <w:t>Shalab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-Guind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-</w:t>
      </w:r>
      <w:proofErr w:type="spellStart"/>
      <w:r w:rsidRPr="000008CA">
        <w:rPr>
          <w:rFonts w:ascii="Book Antiqua" w:hAnsi="Book Antiqua"/>
          <w:sz w:val="24"/>
        </w:rPr>
        <w:t>Rashid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oli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bu-</w:t>
      </w:r>
      <w:proofErr w:type="spellStart"/>
      <w:r w:rsidRPr="000008CA">
        <w:rPr>
          <w:rFonts w:ascii="Book Antiqua" w:hAnsi="Book Antiqua"/>
          <w:sz w:val="24"/>
        </w:rPr>
        <w:t>Eleni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lla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ol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rum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Metadheri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xpres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edic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rviv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ien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Bi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4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509-251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208881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07/s11033-020-05334-5]</w:t>
      </w:r>
    </w:p>
    <w:p w14:paraId="677836C8" w14:textId="2D7C371F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29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Vychytilova-Faltejskova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P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Radov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achlov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Kosarov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lab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bi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Grolich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rochazk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al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vobod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i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Vyzul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lab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rum-bas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tur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arl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gno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edic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rcinogene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6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941-95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748559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93/</w:t>
      </w:r>
      <w:proofErr w:type="spellStart"/>
      <w:r w:rsidRPr="000008CA">
        <w:rPr>
          <w:rFonts w:ascii="Book Antiqua" w:hAnsi="Book Antiqua"/>
          <w:sz w:val="24"/>
        </w:rPr>
        <w:t>carcin</w:t>
      </w:r>
      <w:proofErr w:type="spellEnd"/>
      <w:r w:rsidRPr="000008CA">
        <w:rPr>
          <w:rFonts w:ascii="Book Antiqua" w:hAnsi="Book Antiqua"/>
          <w:sz w:val="24"/>
        </w:rPr>
        <w:t>/bgw078]</w:t>
      </w:r>
    </w:p>
    <w:p w14:paraId="09DA82EE" w14:textId="23AD9166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ha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T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Rindtorff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outro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.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Wnt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l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Oncogen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7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6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461-147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761757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38/onc.2016.304]</w:t>
      </w:r>
    </w:p>
    <w:p w14:paraId="1EDDA9FF" w14:textId="003222DE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1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Itatani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Y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awad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aka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ansform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row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ctor-β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l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hwa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um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environment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In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75695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390/ijms20235822]</w:t>
      </w:r>
    </w:p>
    <w:p w14:paraId="38CF64B1" w14:textId="4C9B633B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2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Esquela-Kerscher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A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lack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J.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Oncomirs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-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ol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Na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v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6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59-26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655727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38/nrc1840]</w:t>
      </w:r>
    </w:p>
    <w:p w14:paraId="0756B7F7" w14:textId="428A7F9B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3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Padi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SK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Rustum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orris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-62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diat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pigenet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chanism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itam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ppre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life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row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enograf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umo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e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astroenterolog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3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45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437-44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361914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53/j.gastro.2013.04.012]</w:t>
      </w:r>
    </w:p>
    <w:p w14:paraId="24DC3428" w14:textId="5A41452D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Wang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J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-627-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hibi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life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patocellul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cino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rge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CL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anscrip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activato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Exp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Pharmacol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Physio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4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485-49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79303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11/1440-1681.13218]</w:t>
      </w:r>
    </w:p>
    <w:p w14:paraId="2EC9A991" w14:textId="31239FE5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Shi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VY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W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Kwong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ree-mi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tur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mis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n-invasiv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t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rk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astric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5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660732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86/s12943-015-0473-3]</w:t>
      </w:r>
    </w:p>
    <w:p w14:paraId="097ADAA6" w14:textId="587E5E69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i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Y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h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199a-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ppress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lastRenderedPageBreak/>
        <w:t>non-sma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u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i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rge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P3K11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9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0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472-247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125875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7150/jca.29426]</w:t>
      </w:r>
    </w:p>
    <w:p w14:paraId="4922C3E8" w14:textId="3B4C3CAB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i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DJ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H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Niu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199a-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ppress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life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va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arynge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s.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Eur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v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ed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Pharmacol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2200-1220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333673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26355/eurrev_202012_24010]</w:t>
      </w:r>
    </w:p>
    <w:p w14:paraId="55C27E8F" w14:textId="0EB96754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i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W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Zhai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199a-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gulat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β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tegr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roug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ts-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ppre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va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reas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6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0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916-92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709457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11/cas.12952]</w:t>
      </w:r>
    </w:p>
    <w:p w14:paraId="217E27A4" w14:textId="13F7C6C7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3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Jiang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J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sev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Aderc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ttl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Nagorney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racket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ober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R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chmittge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D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soci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xpres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patocellul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cinom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i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patit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fection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rhosi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tien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rvival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lin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0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4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419-42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bookmarkStart w:id="18" w:name="OLE_LINK3666"/>
      <w:bookmarkStart w:id="19" w:name="OLE_LINK3665"/>
      <w:r w:rsidRPr="000008CA">
        <w:rPr>
          <w:rFonts w:ascii="Book Antiqua" w:hAnsi="Book Antiqua"/>
          <w:sz w:val="24"/>
        </w:rPr>
        <w:t>18223217</w:t>
      </w:r>
      <w:bookmarkEnd w:id="18"/>
      <w:bookmarkEnd w:id="19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58/1078-0432.CCR-07-0523]</w:t>
      </w:r>
    </w:p>
    <w:p w14:paraId="7FC3836F" w14:textId="07AD17BC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Hu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Y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i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a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i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199a-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os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up-regul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DR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ggrav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ctiv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pithelial-to-mesenchym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ransi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l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ignaling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Dig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Dis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4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59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163-217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471107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07/s10620-014-3136-0]</w:t>
      </w:r>
    </w:p>
    <w:p w14:paraId="0A9636C2" w14:textId="46CA883C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Tia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Zhai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</w:t>
      </w:r>
      <w:r w:rsidRPr="000008CA">
        <w:rPr>
          <w:rFonts w:ascii="Book Antiqua" w:hAnsi="Book Antiqua"/>
          <w:sz w:val="24"/>
        </w:rPr>
        <w:noBreakHyphen/>
        <w:t>199a</w:t>
      </w:r>
      <w:r w:rsidRPr="000008CA">
        <w:rPr>
          <w:rFonts w:ascii="Book Antiqua" w:hAnsi="Book Antiqua"/>
          <w:sz w:val="24"/>
        </w:rPr>
        <w:noBreakHyphen/>
        <w:t>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ppress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liferation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g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va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rge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TGA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ed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20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22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307-231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32705201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892/mmr.2020.11323]</w:t>
      </w:r>
    </w:p>
    <w:p w14:paraId="3FBF6680" w14:textId="7FB4864E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hu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QD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o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Q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e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-199a-5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hibi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row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tasta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rge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OCK1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Techn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Res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Trea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53303461877550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980746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77/1533034618775509]</w:t>
      </w:r>
    </w:p>
    <w:p w14:paraId="2CCC14EB" w14:textId="5FA83563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3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Hur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K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Toiyam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Okugaw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d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Imaoka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ol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o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cul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-203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edic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gno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etastas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lorect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Gu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7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66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654-66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670187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36/gutjnl-2014-308737]</w:t>
      </w:r>
    </w:p>
    <w:p w14:paraId="2C4B3BBC" w14:textId="18FD42AF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lastRenderedPageBreak/>
        <w:t>4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Che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X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u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Y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dentific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ru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ro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enome-wid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erum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xpress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fil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v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ninvasiv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nonsmal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u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iagnosis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In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2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30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620-162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155721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02/ijc.26177]</w:t>
      </w:r>
    </w:p>
    <w:p w14:paraId="5D3F7642" w14:textId="2C4AE531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iu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K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e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o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Q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a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</w:t>
      </w:r>
      <w:r w:rsidRPr="000008CA">
        <w:rPr>
          <w:rFonts w:ascii="Book Antiqua" w:hAnsi="Book Antiqua"/>
          <w:sz w:val="24"/>
        </w:rPr>
        <w:noBreakHyphen/>
        <w:t>14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hibit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n</w:t>
      </w:r>
      <w:r w:rsidRPr="000008CA">
        <w:rPr>
          <w:rFonts w:ascii="Book Antiqua" w:hAnsi="Book Antiqua"/>
          <w:sz w:val="24"/>
        </w:rPr>
        <w:noBreakHyphen/>
        <w:t>small-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u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nc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rowth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ual-targe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IOK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B1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Int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J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Onco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8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53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57-26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974943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3892/ijo.2018.4393]</w:t>
      </w:r>
    </w:p>
    <w:p w14:paraId="66A8AF72" w14:textId="56F47CC4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6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Lia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F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u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Y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Zho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ao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W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dentific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las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ur-microRN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ane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otentia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noninvasiv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iomarke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o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steosarcoma.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PLoS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On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5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0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012149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577501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371/journal.pone.0121499]</w:t>
      </w:r>
    </w:p>
    <w:p w14:paraId="705F90B6" w14:textId="4A1F0DCE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7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Duan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Z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ho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arm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iu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X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Sus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Manki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Hornicek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-199a-3p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wnregulate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steosarcom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regulat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olifer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gration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Mo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Cancer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Ther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1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0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337-134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bookmarkStart w:id="20" w:name="OLE_LINK3668"/>
      <w:bookmarkStart w:id="21" w:name="OLE_LINK3667"/>
      <w:r w:rsidRPr="000008CA">
        <w:rPr>
          <w:rFonts w:ascii="Book Antiqua" w:hAnsi="Book Antiqua"/>
          <w:sz w:val="24"/>
        </w:rPr>
        <w:t>21666078</w:t>
      </w:r>
      <w:bookmarkEnd w:id="20"/>
      <w:bookmarkEnd w:id="21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158/1535-7163.MCT-11-0096]</w:t>
      </w:r>
    </w:p>
    <w:p w14:paraId="1D3F9054" w14:textId="4DB69E60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8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b/>
          <w:bCs/>
          <w:sz w:val="24"/>
        </w:rPr>
        <w:t>Turchinovich</w:t>
      </w:r>
      <w:proofErr w:type="spellEnd"/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A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Weiz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L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Burwinkel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xtracellula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RNAs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yster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heir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rig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n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function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Trends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Biochem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2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37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460-465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2944280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16/j.tibs.2012.08.003]</w:t>
      </w:r>
    </w:p>
    <w:p w14:paraId="2A90A3E2" w14:textId="37F26718" w:rsidR="00CC7BD4" w:rsidRPr="000008CA" w:rsidRDefault="000112C9">
      <w:pPr>
        <w:pStyle w:val="EndNoteBibliography"/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sz w:val="24"/>
        </w:rPr>
        <w:t>49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Arroyo</w:t>
      </w:r>
      <w:r w:rsidR="00923AE6">
        <w:rPr>
          <w:rFonts w:ascii="Book Antiqua" w:hAnsi="Book Antiqua"/>
          <w:b/>
          <w:bCs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JD</w:t>
      </w:r>
      <w:r w:rsidRPr="000008CA">
        <w:rPr>
          <w:rFonts w:ascii="Book Antiqua" w:hAnsi="Book Antiqua"/>
          <w:sz w:val="24"/>
        </w:rPr>
        <w:t>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Chevillet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R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Kroh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M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Ruf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K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ritchard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C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Gibs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tchell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S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Bennet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F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Pogosova-Agadjanyan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EL,</w:t>
      </w:r>
      <w:r w:rsidR="00923AE6">
        <w:rPr>
          <w:rFonts w:ascii="Book Antiqua" w:hAnsi="Book Antiqua"/>
          <w:sz w:val="24"/>
        </w:rPr>
        <w:t xml:space="preserve"> </w:t>
      </w:r>
      <w:proofErr w:type="spellStart"/>
      <w:r w:rsidRPr="000008CA">
        <w:rPr>
          <w:rFonts w:ascii="Book Antiqua" w:hAnsi="Book Antiqua"/>
          <w:sz w:val="24"/>
        </w:rPr>
        <w:t>Stirewalt</w:t>
      </w:r>
      <w:proofErr w:type="spellEnd"/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L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ai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JF,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Tewari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rgonaute2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omplex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arry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opulatio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circulating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microRNA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dependent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of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vesicles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i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human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plasma.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Proc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Natl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Pr="000008CA">
        <w:rPr>
          <w:rFonts w:ascii="Book Antiqua" w:hAnsi="Book Antiqua"/>
          <w:i/>
          <w:iCs/>
          <w:sz w:val="24"/>
        </w:rPr>
        <w:t>Acad</w:t>
      </w:r>
      <w:proofErr w:type="spellEnd"/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ci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U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S</w:t>
      </w:r>
      <w:r w:rsidR="00923AE6">
        <w:rPr>
          <w:rFonts w:ascii="Book Antiqua" w:hAnsi="Book Antiqua"/>
          <w:i/>
          <w:iCs/>
          <w:sz w:val="24"/>
        </w:rPr>
        <w:t xml:space="preserve"> </w:t>
      </w:r>
      <w:r w:rsidRPr="000008CA">
        <w:rPr>
          <w:rFonts w:ascii="Book Antiqua" w:hAnsi="Book Antiqua"/>
          <w:i/>
          <w:iCs/>
          <w:sz w:val="24"/>
        </w:rPr>
        <w:t>A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011;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b/>
          <w:bCs/>
          <w:sz w:val="24"/>
        </w:rPr>
        <w:t>108</w:t>
      </w:r>
      <w:r w:rsidRPr="000008CA">
        <w:rPr>
          <w:rFonts w:ascii="Book Antiqua" w:hAnsi="Book Antiqua"/>
          <w:sz w:val="24"/>
        </w:rPr>
        <w:t>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5003-5008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[PMID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21383194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DOI:</w:t>
      </w:r>
      <w:r w:rsidR="00923AE6">
        <w:rPr>
          <w:rFonts w:ascii="Book Antiqua" w:hAnsi="Book Antiqua"/>
          <w:sz w:val="24"/>
        </w:rPr>
        <w:t xml:space="preserve"> </w:t>
      </w:r>
      <w:r w:rsidRPr="000008CA">
        <w:rPr>
          <w:rFonts w:ascii="Book Antiqua" w:hAnsi="Book Antiqua"/>
          <w:sz w:val="24"/>
        </w:rPr>
        <w:t>10.1073/pnas.1019055108]</w:t>
      </w:r>
      <w:bookmarkEnd w:id="14"/>
      <w:bookmarkEnd w:id="15"/>
    </w:p>
    <w:p w14:paraId="09EBE5E1" w14:textId="77777777" w:rsidR="00CC7BD4" w:rsidRPr="000008CA" w:rsidRDefault="00CC7BD4">
      <w:pPr>
        <w:pStyle w:val="EndNoteBibliography"/>
        <w:spacing w:line="360" w:lineRule="auto"/>
        <w:rPr>
          <w:rFonts w:ascii="Book Antiqua" w:hAnsi="Book Antiqua"/>
          <w:sz w:val="24"/>
        </w:rPr>
        <w:sectPr w:rsidR="00CC7BD4" w:rsidRPr="000008C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9DE94DF" w14:textId="77777777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sz w:val="24"/>
        </w:rPr>
      </w:pPr>
      <w:r w:rsidRPr="000008CA">
        <w:rPr>
          <w:rFonts w:ascii="Book Antiqua" w:eastAsia="宋体" w:hAnsi="Book Antiqua" w:cs="Book Antiqua"/>
          <w:b/>
          <w:color w:val="000000"/>
          <w:sz w:val="24"/>
        </w:rPr>
        <w:lastRenderedPageBreak/>
        <w:t>F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otnotes</w:t>
      </w:r>
    </w:p>
    <w:p w14:paraId="2B020854" w14:textId="06B228F5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Institutional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review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board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tatement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tud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pprov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thi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mitte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ina-Jap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iendshi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ospi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No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018-116-K85).</w:t>
      </w:r>
    </w:p>
    <w:p w14:paraId="080645C7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73AF8CCD" w14:textId="175868E0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Informed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consent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tatement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tud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rticipants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i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g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uardian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ovid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form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ritte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s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io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tud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nrollment.</w:t>
      </w:r>
    </w:p>
    <w:p w14:paraId="30B98671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58675B2A" w14:textId="4396B6D8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Conflict-of-interest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tatement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flic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teres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port.</w:t>
      </w:r>
    </w:p>
    <w:p w14:paraId="10214A5B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682E2E58" w14:textId="2A1F22E2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  <w:shd w:val="clear" w:color="auto" w:fill="FFFFFF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Data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haring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statement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>No</w:t>
      </w:r>
      <w:r w:rsidR="00923AE6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>additional</w:t>
      </w:r>
      <w:r w:rsidR="00923AE6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>data</w:t>
      </w:r>
      <w:r w:rsidR="00923AE6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>are</w:t>
      </w:r>
      <w:r w:rsidR="00923AE6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  <w:shd w:val="clear" w:color="auto" w:fill="FFFFFF"/>
        </w:rPr>
        <w:t>available.</w:t>
      </w:r>
    </w:p>
    <w:p w14:paraId="4EB4C307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07AAD450" w14:textId="75E9AC46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bCs/>
          <w:color w:val="000000"/>
          <w:sz w:val="24"/>
        </w:rPr>
        <w:t>Open-Access:</w:t>
      </w:r>
      <w:r w:rsidR="00923AE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rticl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pen-acces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rticl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elec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-hous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dito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ul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eer-review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tern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viewer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ribu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ccordanc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eat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mon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ttribut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eastAsia="Book Antiqua" w:hAnsi="Book Antiqua" w:cs="Book Antiqua"/>
          <w:color w:val="000000"/>
          <w:sz w:val="24"/>
        </w:rPr>
        <w:t>NonCommercial</w:t>
      </w:r>
      <w:proofErr w:type="spellEnd"/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C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Y-N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4.0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cense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hic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ermi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ther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ribute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mix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apt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uil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up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ork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n-commercially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cens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i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rivat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ork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ffer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erms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ovid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rigin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ork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oper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i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us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n-commercial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ee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ttps://creativecommons.org/Licenses/by-nc/4.0/</w:t>
      </w:r>
    </w:p>
    <w:p w14:paraId="3F9FC2B3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6EFD2B5C" w14:textId="5ED91A67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Provenanc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eer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review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Unsolici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rticle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ternal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e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viewed.</w:t>
      </w:r>
    </w:p>
    <w:p w14:paraId="01755C91" w14:textId="58E270A1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Peer-review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odel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ingl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ind</w:t>
      </w:r>
    </w:p>
    <w:p w14:paraId="0E6CC89F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7E593A1A" w14:textId="3D7B6709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Peer-review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tarted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ctob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2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4016E195" w14:textId="3482BE9F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rs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ecision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cemb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7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48D8E306" w14:textId="1EB993E5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Articl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ress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</w:p>
    <w:p w14:paraId="438A4B79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2B7E492F" w14:textId="787AE373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Specialt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ype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ncology</w:t>
      </w:r>
    </w:p>
    <w:p w14:paraId="26CA5CF4" w14:textId="17F212FF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untry/Territor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rigin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ina</w:t>
      </w:r>
    </w:p>
    <w:p w14:paraId="3C5CBE0E" w14:textId="04758CCD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lastRenderedPageBreak/>
        <w:t>Peer-review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report’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cientific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qualit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lassification</w:t>
      </w:r>
    </w:p>
    <w:p w14:paraId="4CF3E884" w14:textId="3B227311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Grad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Excellent)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442BEA18" w14:textId="02473C04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Grad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Ver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ood)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</w:t>
      </w:r>
    </w:p>
    <w:p w14:paraId="63C061E6" w14:textId="46BD607D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Grad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Good)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</w:t>
      </w:r>
      <w:r w:rsidRPr="000008CA">
        <w:rPr>
          <w:rFonts w:ascii="Book Antiqua" w:hAnsi="Book Antiqua" w:cs="Book Antiqua"/>
          <w:color w:val="000000"/>
          <w:sz w:val="24"/>
        </w:rPr>
        <w:t>,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</w:t>
      </w:r>
    </w:p>
    <w:p w14:paraId="6678A3D2" w14:textId="232769C6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Grad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Fair)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3D31A560" w14:textId="65DFEEFB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eastAsia="Book Antiqua" w:hAnsi="Book Antiqua" w:cs="Book Antiqua"/>
          <w:color w:val="000000"/>
          <w:sz w:val="24"/>
        </w:rPr>
        <w:t>Grad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Poor)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34A237E8" w14:textId="77777777" w:rsidR="00CC7BD4" w:rsidRPr="000008CA" w:rsidRDefault="00CC7BD4">
      <w:pPr>
        <w:spacing w:line="360" w:lineRule="auto"/>
        <w:rPr>
          <w:rFonts w:ascii="Book Antiqua" w:hAnsi="Book Antiqua"/>
          <w:sz w:val="24"/>
        </w:rPr>
      </w:pPr>
    </w:p>
    <w:p w14:paraId="4E478590" w14:textId="31E5B3E9" w:rsidR="00CC7BD4" w:rsidRPr="000008CA" w:rsidRDefault="000112C9">
      <w:pPr>
        <w:spacing w:line="360" w:lineRule="auto"/>
        <w:rPr>
          <w:rFonts w:ascii="Book Antiqua" w:eastAsia="Book Antiqua" w:hAnsi="Book Antiqua" w:cs="Book Antiqua"/>
          <w:b/>
          <w:color w:val="000000"/>
          <w:sz w:val="24"/>
        </w:rPr>
        <w:sectPr w:rsidR="00CC7BD4" w:rsidRPr="000008C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P-Reviewer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="00AF7B38" w:rsidRPr="00AF7B38">
        <w:rPr>
          <w:rFonts w:ascii="Book Antiqua" w:eastAsia="Book Antiqua" w:hAnsi="Book Antiqua" w:cs="Book Antiqua"/>
          <w:color w:val="000000"/>
          <w:sz w:val="24"/>
        </w:rPr>
        <w:t>Abd-</w:t>
      </w:r>
      <w:proofErr w:type="spellStart"/>
      <w:r w:rsidR="00AF7B38" w:rsidRPr="00AF7B38">
        <w:rPr>
          <w:rFonts w:ascii="Book Antiqua" w:eastAsia="Book Antiqua" w:hAnsi="Book Antiqua" w:cs="Book Antiqua"/>
          <w:color w:val="000000"/>
          <w:sz w:val="24"/>
        </w:rPr>
        <w:t>Elsalam</w:t>
      </w:r>
      <w:proofErr w:type="spellEnd"/>
      <w:r w:rsidR="00AF7B38" w:rsidRPr="00AF7B38">
        <w:rPr>
          <w:rFonts w:ascii="Book Antiqua" w:eastAsia="Book Antiqua" w:hAnsi="Book Antiqua" w:cs="Book Antiqua"/>
          <w:color w:val="000000"/>
          <w:sz w:val="24"/>
        </w:rPr>
        <w:t xml:space="preserve"> S, Egypt; </w:t>
      </w:r>
      <w:proofErr w:type="spellStart"/>
      <w:r w:rsidR="00AF7B38" w:rsidRPr="00AF7B38">
        <w:rPr>
          <w:rFonts w:ascii="Book Antiqua" w:eastAsia="Book Antiqua" w:hAnsi="Book Antiqua" w:cs="Book Antiqua"/>
          <w:color w:val="000000"/>
          <w:sz w:val="24"/>
        </w:rPr>
        <w:t>Batyrbeko</w:t>
      </w:r>
      <w:r w:rsidR="00AF7B38">
        <w:rPr>
          <w:rFonts w:ascii="Book Antiqua" w:eastAsia="Book Antiqua" w:hAnsi="Book Antiqua" w:cs="Book Antiqua"/>
          <w:color w:val="000000"/>
          <w:sz w:val="24"/>
        </w:rPr>
        <w:t>v</w:t>
      </w:r>
      <w:proofErr w:type="spellEnd"/>
      <w:r w:rsidR="00AF7B38">
        <w:rPr>
          <w:rFonts w:ascii="Book Antiqua" w:eastAsia="Book Antiqua" w:hAnsi="Book Antiqua" w:cs="Book Antiqua"/>
          <w:color w:val="000000"/>
          <w:sz w:val="24"/>
        </w:rPr>
        <w:t xml:space="preserve"> K, Kazakhstan; Sato T, Japan</w:t>
      </w:r>
      <w:r w:rsidR="00AF7B38">
        <w:rPr>
          <w:rFonts w:ascii="Book Antiqua" w:hAnsi="Book Antiqua" w:cs="Book Antiqua" w:hint="eastAsi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-Editor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hen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YL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L-Editor: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ebst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JR</w:t>
      </w:r>
      <w:r w:rsidR="00923AE6">
        <w:rPr>
          <w:rFonts w:ascii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-Editor:</w:t>
      </w:r>
    </w:p>
    <w:p w14:paraId="28DBCDB0" w14:textId="5E96D9D4" w:rsidR="00CC7BD4" w:rsidRPr="000008CA" w:rsidRDefault="000112C9">
      <w:pPr>
        <w:spacing w:line="360" w:lineRule="auto"/>
        <w:rPr>
          <w:rFonts w:ascii="Book Antiqua" w:hAnsi="Book Antiqua" w:cs="Book Antiqua"/>
          <w:b/>
          <w:color w:val="000000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lastRenderedPageBreak/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b/>
          <w:color w:val="000000"/>
          <w:sz w:val="24"/>
        </w:rPr>
        <w:t>L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egends</w:t>
      </w:r>
    </w:p>
    <w:p w14:paraId="136EB3C1" w14:textId="77777777" w:rsidR="00CC7BD4" w:rsidRPr="000008CA" w:rsidRDefault="000112C9">
      <w:pPr>
        <w:spacing w:line="360" w:lineRule="auto"/>
        <w:rPr>
          <w:rFonts w:ascii="Book Antiqua" w:hAnsi="Book Antiqua"/>
          <w:sz w:val="24"/>
        </w:rPr>
      </w:pPr>
      <w:r w:rsidRPr="000008CA">
        <w:rPr>
          <w:rFonts w:ascii="Book Antiqua" w:hAnsi="Book Antiqua"/>
          <w:noProof/>
          <w:sz w:val="24"/>
        </w:rPr>
        <w:drawing>
          <wp:inline distT="0" distB="0" distL="0" distR="0" wp14:anchorId="5F06F074" wp14:editId="28437E6A">
            <wp:extent cx="3759200" cy="5314950"/>
            <wp:effectExtent l="0" t="0" r="0" b="0"/>
            <wp:docPr id="3" name="图片 2" descr="Figure-1修改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 descr="Figure-1修改"/>
                    <pic:cNvPicPr>
                      <a:picLocks noChangeAspect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60305" cy="5316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F2AC49" w14:textId="29978C84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1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dentificatio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nsensu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b/>
          <w:color w:val="000000"/>
          <w:sz w:val="24"/>
        </w:rPr>
        <w:t>d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fferentiall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expresse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gene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mong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GSE25069,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GSE41655,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GSE115513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ataset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Volcan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lo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differentiall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express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gen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Gs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twee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re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atasets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B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Ven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agra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how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</w:t>
      </w:r>
      <w:r w:rsidRPr="000008CA">
        <w:rPr>
          <w:rFonts w:ascii="Book Antiqua" w:hAnsi="Book Antiqua" w:cs="Book Antiqua"/>
          <w:color w:val="000000"/>
          <w:sz w:val="24"/>
        </w:rPr>
        <w:t>sa</w:t>
      </w:r>
      <w:r w:rsidRPr="000008CA">
        <w:rPr>
          <w:rFonts w:ascii="Book Antiqua" w:eastAsia="Book Antiqua" w:hAnsi="Book Antiqua" w:cs="Book Antiqua"/>
          <w:color w:val="000000"/>
          <w:sz w:val="24"/>
        </w:rPr>
        <w:t>-miR-627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fferential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pres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re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atase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twee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Volcan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lo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G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twee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enom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re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atasets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D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Ven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agra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how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</w:t>
      </w:r>
      <w:r w:rsidRPr="000008CA">
        <w:rPr>
          <w:rFonts w:ascii="Book Antiqua" w:hAnsi="Book Antiqua" w:cs="Book Antiqua"/>
          <w:color w:val="000000"/>
          <w:sz w:val="24"/>
        </w:rPr>
        <w:t>sa</w:t>
      </w:r>
      <w:r w:rsidRPr="000008CA">
        <w:rPr>
          <w:rFonts w:ascii="Book Antiqua" w:eastAsia="Book Antiqua" w:hAnsi="Book Antiqua" w:cs="Book Antiqua"/>
          <w:color w:val="000000"/>
          <w:sz w:val="24"/>
        </w:rPr>
        <w:t>-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fferential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pres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re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atase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twee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enom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s.</w:t>
      </w:r>
    </w:p>
    <w:p w14:paraId="30C836B3" w14:textId="77777777" w:rsidR="00CC7BD4" w:rsidRPr="000008CA" w:rsidRDefault="00CC7BD4">
      <w:pPr>
        <w:spacing w:line="360" w:lineRule="auto"/>
        <w:rPr>
          <w:rFonts w:ascii="Book Antiqua" w:hAnsi="Book Antiqua" w:cs="Book Antiqua"/>
          <w:color w:val="000000"/>
          <w:sz w:val="24"/>
        </w:rPr>
      </w:pPr>
    </w:p>
    <w:p w14:paraId="0BE74420" w14:textId="77777777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hAnsi="Book Antiqua" w:cs="Book Antiqua"/>
          <w:noProof/>
          <w:color w:val="000000"/>
          <w:sz w:val="24"/>
        </w:rPr>
        <w:lastRenderedPageBreak/>
        <w:drawing>
          <wp:inline distT="0" distB="0" distL="0" distR="0" wp14:anchorId="09AD8BA0" wp14:editId="61D229D4">
            <wp:extent cx="3762375" cy="3284855"/>
            <wp:effectExtent l="0" t="0" r="9525" b="0"/>
            <wp:docPr id="1" name="图片 1" descr="C:\Users\陈育路\Desktop\72525\72525 v1\72525 image\Figure-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C:\Users\陈育路\Desktop\72525\72525 v1\72525 image\Figure-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77037" cy="3297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2D43F6" w14:textId="663F432D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  <w:sectPr w:rsidR="00CC7BD4" w:rsidRPr="000008C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2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Evaluatio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iagnostic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utilit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irculating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b/>
          <w:color w:val="000000"/>
          <w:sz w:val="24"/>
        </w:rPr>
        <w:t>cell-free</w:t>
      </w:r>
      <w:r w:rsidR="00923AE6">
        <w:rPr>
          <w:rFonts w:ascii="Book Antiqua" w:eastAsia="宋体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27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GSE25069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ataset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lasm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press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ealth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vanc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enom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B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R</w:t>
      </w:r>
      <w:r w:rsidRPr="000008CA">
        <w:rPr>
          <w:rFonts w:ascii="Book Antiqua" w:eastAsia="Book Antiqua" w:hAnsi="Book Antiqua" w:cs="Book Antiqua"/>
          <w:color w:val="000000"/>
          <w:sz w:val="24"/>
        </w:rPr>
        <w:t>eceiv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per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aracteristi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inguis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ircul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criminat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patien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Pr="000008CA">
        <w:rPr>
          <w:rFonts w:ascii="Book Antiqua" w:eastAsia="宋体" w:hAnsi="Book Antiqua" w:cs="Book Antiqua"/>
          <w:color w:val="000000"/>
          <w:sz w:val="24"/>
        </w:rPr>
        <w:t>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re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nd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r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AU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=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69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crimina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U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=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69.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hAnsi="Book Antiqua" w:cs="Book Antiqua"/>
          <w:color w:val="000000"/>
          <w:sz w:val="24"/>
          <w:vertAlign w:val="superscript"/>
        </w:rPr>
        <w:t>a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P</w:t>
      </w:r>
      <w:proofErr w:type="spellEnd"/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&lt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05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NS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No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ignificant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bookmarkStart w:id="22" w:name="OLE_LINK3669"/>
      <w:bookmarkStart w:id="23" w:name="OLE_LINK3670"/>
      <w:r w:rsidRPr="000008CA">
        <w:rPr>
          <w:rFonts w:ascii="Book Antiqua" w:hAnsi="Book Antiqua" w:cs="Book Antiqua"/>
          <w:color w:val="000000"/>
          <w:sz w:val="24"/>
        </w:rPr>
        <w:t>H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H</w:t>
      </w:r>
      <w:r w:rsidRPr="000008CA">
        <w:rPr>
          <w:rFonts w:ascii="Book Antiqua" w:eastAsia="Book Antiqua" w:hAnsi="Book Antiqua" w:cs="Book Antiqua"/>
          <w:color w:val="000000"/>
          <w:sz w:val="24"/>
        </w:rPr>
        <w:t>ealth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A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vanced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denoma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RC:</w:t>
      </w:r>
      <w:bookmarkEnd w:id="22"/>
      <w:bookmarkEnd w:id="23"/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U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</w:t>
      </w:r>
      <w:r w:rsidRPr="000008CA">
        <w:rPr>
          <w:rFonts w:ascii="Book Antiqua" w:eastAsia="微软雅黑" w:hAnsi="Book Antiqua"/>
          <w:bCs/>
          <w:sz w:val="24"/>
        </w:rPr>
        <w:t>rea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nd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rve.</w:t>
      </w:r>
    </w:p>
    <w:p w14:paraId="5D950104" w14:textId="77777777" w:rsidR="00CC7BD4" w:rsidRPr="000008CA" w:rsidRDefault="00CC7BD4">
      <w:pPr>
        <w:spacing w:line="360" w:lineRule="auto"/>
        <w:rPr>
          <w:rFonts w:ascii="Book Antiqua" w:hAnsi="Book Antiqua" w:cs="Book Antiqua"/>
          <w:color w:val="000000"/>
          <w:sz w:val="24"/>
        </w:rPr>
      </w:pPr>
    </w:p>
    <w:p w14:paraId="3854EFB0" w14:textId="77777777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hAnsi="Book Antiqua" w:cs="Book Antiqua"/>
          <w:noProof/>
          <w:color w:val="000000"/>
          <w:sz w:val="24"/>
        </w:rPr>
        <w:drawing>
          <wp:inline distT="0" distB="0" distL="0" distR="0" wp14:anchorId="6331E6D9" wp14:editId="0C71F2BE">
            <wp:extent cx="3846830" cy="2327275"/>
            <wp:effectExtent l="0" t="0" r="1270" b="0"/>
            <wp:docPr id="42" name="图片 41" descr="Figure-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图片 41" descr="Figure-3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852951" cy="2331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C08BB" w14:textId="77777777" w:rsidR="00CC7BD4" w:rsidRPr="000008CA" w:rsidRDefault="00CC7BD4">
      <w:pPr>
        <w:spacing w:line="360" w:lineRule="auto"/>
        <w:rPr>
          <w:rFonts w:ascii="Book Antiqua" w:hAnsi="Book Antiqua" w:cs="Book Antiqua"/>
          <w:b/>
          <w:color w:val="000000"/>
          <w:sz w:val="24"/>
        </w:rPr>
      </w:pPr>
    </w:p>
    <w:p w14:paraId="0A67C6F4" w14:textId="1C8A804E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3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Evaluatio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iagnostic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utilit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erum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ndependen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hor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mprising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30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healthy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ntrols,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60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dvance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denoma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atient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60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/>
          <w:bCs/>
          <w:sz w:val="24"/>
        </w:rPr>
        <w:t>colorectal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/>
          <w:bCs/>
          <w:sz w:val="24"/>
        </w:rPr>
        <w:t>cancer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atient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dentificat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eru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xpress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ealth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HCs)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vanc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enom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AA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anc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CRC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quantitat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al-tim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olymeras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a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action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B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ceiv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per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aracteristi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RO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inguis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eoplasm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areas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und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the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ur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AU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crimin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u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+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ack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</w:t>
      </w:r>
      <w:r w:rsidRPr="000008CA">
        <w:rPr>
          <w:rFonts w:ascii="Book Antiqua" w:hAnsi="Book Antiqua" w:cs="Book Antiqua"/>
          <w:color w:val="000000"/>
          <w:sz w:val="24"/>
        </w:rPr>
        <w:t>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97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84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90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spectively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O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inguis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eoplasm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U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crimin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bookmarkStart w:id="24" w:name="OLE_LINK13"/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u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bookmarkEnd w:id="24"/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+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ack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90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76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83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spectively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O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tegra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iomark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ne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lu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tinguis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eoplasm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U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iscrimin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u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Pr="000008CA">
        <w:rPr>
          <w:rFonts w:ascii="Book Antiqua" w:eastAsia="Book Antiqua" w:hAnsi="Book Antiqua" w:cs="Book Antiqua"/>
          <w:color w:val="000000"/>
          <w:sz w:val="24"/>
        </w:rPr>
        <w:t>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+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Cs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black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</w:t>
      </w:r>
      <w:r w:rsidRPr="000008CA">
        <w:rPr>
          <w:rFonts w:ascii="Book Antiqua" w:eastAsia="宋体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98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86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92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spectively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eastAsia="宋体" w:hAnsi="Book Antiqua" w:cs="Book Antiqua"/>
          <w:color w:val="000000"/>
          <w:sz w:val="24"/>
          <w:vertAlign w:val="superscript"/>
        </w:rPr>
        <w:t>c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P</w:t>
      </w:r>
      <w:proofErr w:type="spellEnd"/>
      <w:r w:rsidR="00923AE6">
        <w:rPr>
          <w:rFonts w:ascii="Book Antiqua" w:eastAsia="宋体" w:hAnsi="Book Antiqua" w:cs="Book Antiqua"/>
          <w:color w:val="000000"/>
          <w:sz w:val="24"/>
          <w:vertAlign w:val="superscript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&lt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001</w:t>
      </w:r>
      <w:r w:rsidRPr="000008CA">
        <w:rPr>
          <w:rFonts w:ascii="Book Antiqua" w:hAnsi="Book Antiqua" w:cs="Book Antiqua"/>
          <w:color w:val="000000"/>
          <w:sz w:val="24"/>
        </w:rPr>
        <w:t>.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H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Healthy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ontrol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A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dvanced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olorectal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denoma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R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olorectal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ancer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U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rea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under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the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urve.</w:t>
      </w:r>
    </w:p>
    <w:p w14:paraId="4A482A06" w14:textId="77777777" w:rsidR="00CC7BD4" w:rsidRPr="000008CA" w:rsidRDefault="00CC7BD4">
      <w:pPr>
        <w:spacing w:line="360" w:lineRule="auto"/>
        <w:rPr>
          <w:rFonts w:ascii="Book Antiqua" w:hAnsi="Book Antiqua" w:cs="Book Antiqua"/>
          <w:color w:val="000000"/>
          <w:sz w:val="24"/>
        </w:rPr>
      </w:pPr>
    </w:p>
    <w:p w14:paraId="4D810889" w14:textId="77777777" w:rsidR="00CC7BD4" w:rsidRPr="000008CA" w:rsidRDefault="00CC7BD4">
      <w:pPr>
        <w:spacing w:line="360" w:lineRule="auto"/>
        <w:rPr>
          <w:rFonts w:ascii="Book Antiqua" w:hAnsi="Book Antiqua" w:cs="Book Antiqua"/>
          <w:color w:val="000000"/>
          <w:sz w:val="24"/>
        </w:rPr>
      </w:pPr>
    </w:p>
    <w:p w14:paraId="6A31603C" w14:textId="77777777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hAnsi="Book Antiqua" w:cs="Book Antiqua"/>
          <w:noProof/>
          <w:color w:val="000000"/>
          <w:sz w:val="24"/>
        </w:rPr>
        <w:drawing>
          <wp:inline distT="0" distB="0" distL="0" distR="0" wp14:anchorId="32927239" wp14:editId="3734B72B">
            <wp:extent cx="3643630" cy="2799715"/>
            <wp:effectExtent l="0" t="0" r="0" b="635"/>
            <wp:docPr id="40" name="图片 39" descr="Figure-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图片 39" descr="Figure-4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645402" cy="2801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45D04B" w14:textId="63F0CCBC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4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Elevate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erum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we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umor-derived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paris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ssu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olorectal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cancer</w:t>
      </w:r>
      <w:r w:rsidR="00923AE6">
        <w:rPr>
          <w:rFonts w:ascii="Book Antiqua" w:eastAsia="微软雅黑" w:hAnsi="Book Antiqua"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Cs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vanc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denom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AA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ealth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HCs)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3879FC" w:rsidRPr="000008CA">
        <w:rPr>
          <w:rFonts w:ascii="Book Antiqua" w:hAnsi="Book Antiqua" w:cs="Book Antiqua"/>
          <w:color w:val="000000"/>
          <w:sz w:val="24"/>
        </w:rPr>
        <w:t>m</w:t>
      </w:r>
      <w:r w:rsidR="003879FC" w:rsidRPr="000008CA">
        <w:rPr>
          <w:rFonts w:ascii="Book Antiqua" w:eastAsia="Book Antiqua" w:hAnsi="Book Antiqua" w:cs="Book Antiqua"/>
          <w:color w:val="000000"/>
          <w:sz w:val="24"/>
        </w:rPr>
        <w:t>iR</w:t>
      </w:r>
      <w:r w:rsidRPr="000008CA">
        <w:rPr>
          <w:rFonts w:ascii="Book Antiqua" w:eastAsia="Book Antiqua" w:hAnsi="Book Antiqua" w:cs="Book Antiqua"/>
          <w:color w:val="000000"/>
          <w:sz w:val="24"/>
        </w:rPr>
        <w:t>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ou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equential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ro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rm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ssues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ecancerou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sion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anc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ssue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arked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duc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ssues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u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ignificant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e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ssue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paris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(HCT116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KO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W480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rm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um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ucos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pitheli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par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os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H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paris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erum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72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eoperat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ostoperat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express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circula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ien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ignificant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ow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ft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urger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efo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urgery.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eastAsia="宋体" w:hAnsi="Book Antiqua" w:cs="Book Antiqua"/>
          <w:color w:val="000000"/>
          <w:sz w:val="24"/>
          <w:vertAlign w:val="superscript"/>
        </w:rPr>
        <w:t>c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P</w:t>
      </w:r>
      <w:proofErr w:type="spellEnd"/>
      <w:r w:rsidR="00923AE6">
        <w:rPr>
          <w:rFonts w:ascii="Book Antiqua" w:eastAsia="宋体" w:hAnsi="Book Antiqua" w:cs="Book Antiqua"/>
          <w:color w:val="000000"/>
          <w:sz w:val="24"/>
          <w:vertAlign w:val="superscript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&lt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001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S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o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ignificant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H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Healthy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ontrol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A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dvanced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olorectal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denoma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R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olorectal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ancer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UC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rea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under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the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urve.</w:t>
      </w:r>
    </w:p>
    <w:p w14:paraId="28546F57" w14:textId="77777777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hAnsi="Book Antiqua" w:cs="Book Antiqua"/>
          <w:noProof/>
          <w:color w:val="000000"/>
          <w:sz w:val="24"/>
        </w:rPr>
        <w:lastRenderedPageBreak/>
        <w:drawing>
          <wp:inline distT="0" distB="0" distL="0" distR="0" wp14:anchorId="33E04A1D" wp14:editId="3E880F34">
            <wp:extent cx="4889500" cy="2794000"/>
            <wp:effectExtent l="0" t="0" r="6350" b="6350"/>
            <wp:docPr id="5" name="图片 5" descr="C:\Users\陈育路\Desktop\72525\72525 v1\72525 image\Figure-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陈育路\Desktop\72525\72525 v1\72525 image\Figure-5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900100" cy="2800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4028E2" w14:textId="5372C9D4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5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72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b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ulture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edia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微软雅黑" w:hAnsi="Book Antiqua"/>
          <w:b/>
          <w:bCs/>
          <w:sz w:val="24"/>
        </w:rPr>
        <w:t>colorectal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/>
          <w:b/>
          <w:bCs/>
          <w:sz w:val="24"/>
        </w:rPr>
        <w:t>cancer</w:t>
      </w:r>
      <w:r w:rsidR="00923AE6">
        <w:rPr>
          <w:rFonts w:ascii="Book Antiqua" w:eastAsia="微软雅黑" w:hAnsi="Book Antiqua"/>
          <w:b/>
          <w:bCs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line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(HCT116,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RKO,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W480)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ifferen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im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oint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differen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number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leve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ultu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m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umber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ultu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edi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ect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anc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(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Pr="000008CA">
        <w:rPr>
          <w:rFonts w:ascii="Book Antiqua" w:hAnsi="Book Antiqua" w:cs="Book Antiqua"/>
          <w:color w:val="000000"/>
          <w:sz w:val="24"/>
        </w:rPr>
        <w:t>)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B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leve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a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ultu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im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umber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ultu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edi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RC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ines.</w:t>
      </w:r>
    </w:p>
    <w:p w14:paraId="1A6D5380" w14:textId="77777777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hAnsi="Book Antiqua" w:cs="Book Antiqua"/>
          <w:noProof/>
          <w:color w:val="000000"/>
          <w:sz w:val="24"/>
        </w:rPr>
        <w:lastRenderedPageBreak/>
        <w:drawing>
          <wp:inline distT="0" distB="0" distL="0" distR="0" wp14:anchorId="3726A4C0" wp14:editId="608B2ABF">
            <wp:extent cx="2722880" cy="4146550"/>
            <wp:effectExtent l="0" t="0" r="1270" b="6350"/>
            <wp:docPr id="6" name="图片 6" descr="C:\Users\陈育路\Desktop\72525\72525 v1\72525 image\Figure-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陈育路\Desktop\72525\72525 v1\72525 image\Figure-6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724515" cy="4148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291077" w14:textId="5C504354" w:rsidR="00CC7BD4" w:rsidRPr="000008CA" w:rsidRDefault="000112C9">
      <w:pPr>
        <w:spacing w:line="360" w:lineRule="auto"/>
        <w:rPr>
          <w:rFonts w:ascii="Book Antiqua" w:eastAsia="宋体" w:hAnsi="Book Antiqua" w:cs="Book Antiqua"/>
          <w:color w:val="000000"/>
          <w:sz w:val="24"/>
        </w:r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6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Functional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enrichmen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arget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gene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predicte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for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.</w:t>
      </w:r>
      <w:r w:rsidR="00923AE6">
        <w:rPr>
          <w:rFonts w:ascii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K</w:t>
      </w:r>
      <w:r w:rsidRPr="000008CA">
        <w:rPr>
          <w:rFonts w:ascii="Book Antiqua" w:eastAsia="Book Antiqua" w:hAnsi="Book Antiqua" w:cs="Book Antiqua"/>
          <w:color w:val="000000"/>
          <w:sz w:val="24"/>
        </w:rPr>
        <w:t>yo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ncyclopedia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en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enome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athway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nrichm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arge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enes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B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G</w:t>
      </w:r>
      <w:r w:rsidRPr="000008CA">
        <w:rPr>
          <w:rFonts w:ascii="Book Antiqua" w:eastAsia="Book Antiqua" w:hAnsi="Book Antiqua" w:cs="Book Antiqua"/>
          <w:color w:val="000000"/>
          <w:sz w:val="24"/>
        </w:rPr>
        <w:t>en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ntolog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nrichm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aly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sul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arge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ene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ubbl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lo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fer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enrichmen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q-value,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iz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ubbl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present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en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umber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P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B</w:t>
      </w:r>
      <w:r w:rsidRPr="000008CA">
        <w:rPr>
          <w:rFonts w:ascii="Book Antiqua" w:eastAsia="Book Antiqua" w:hAnsi="Book Antiqua" w:cs="Book Antiqua"/>
          <w:color w:val="000000"/>
          <w:sz w:val="24"/>
        </w:rPr>
        <w:t>iologica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rocess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C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C</w:t>
      </w:r>
      <w:r w:rsidRPr="000008CA">
        <w:rPr>
          <w:rFonts w:ascii="Book Antiqua" w:eastAsia="Book Antiqua" w:hAnsi="Book Antiqua" w:cs="Book Antiqua"/>
          <w:color w:val="000000"/>
          <w:sz w:val="24"/>
        </w:rPr>
        <w:t>ellula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ponent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F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M</w:t>
      </w:r>
      <w:r w:rsidRPr="000008CA">
        <w:rPr>
          <w:rFonts w:ascii="Book Antiqua" w:eastAsia="Book Antiqua" w:hAnsi="Book Antiqua" w:cs="Book Antiqua"/>
          <w:color w:val="000000"/>
          <w:sz w:val="24"/>
        </w:rPr>
        <w:t>olecula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unction.</w:t>
      </w:r>
    </w:p>
    <w:p w14:paraId="1569A390" w14:textId="77777777" w:rsidR="00CC7BD4" w:rsidRPr="000008CA" w:rsidRDefault="00CC7BD4">
      <w:pPr>
        <w:spacing w:line="360" w:lineRule="auto"/>
        <w:rPr>
          <w:rFonts w:ascii="Book Antiqua" w:hAnsi="Book Antiqua" w:cs="Book Antiqua"/>
          <w:color w:val="000000"/>
          <w:sz w:val="24"/>
        </w:rPr>
      </w:pPr>
    </w:p>
    <w:p w14:paraId="10B4883B" w14:textId="77777777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</w:pPr>
      <w:r w:rsidRPr="000008CA">
        <w:rPr>
          <w:rFonts w:ascii="Book Antiqua" w:hAnsi="Book Antiqua" w:cs="Book Antiqua"/>
          <w:noProof/>
          <w:color w:val="000000"/>
          <w:sz w:val="24"/>
        </w:rPr>
        <w:lastRenderedPageBreak/>
        <w:drawing>
          <wp:inline distT="0" distB="0" distL="0" distR="0" wp14:anchorId="55F3C8C9" wp14:editId="7DA43397">
            <wp:extent cx="4208459" cy="4995334"/>
            <wp:effectExtent l="0" t="0" r="1905" b="0"/>
            <wp:docPr id="7" name="图片 7" descr="C:\Users\陈育路\Desktop\72525\72525 v1\72525 image\Figure-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C:\Users\陈育路\Desktop\72525\72525 v1\72525 image\Figure-7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21648" cy="5010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DB0CC2" w14:textId="296E809F" w:rsidR="00CC7BD4" w:rsidRPr="000008CA" w:rsidRDefault="000112C9">
      <w:pPr>
        <w:spacing w:line="360" w:lineRule="auto"/>
        <w:rPr>
          <w:rFonts w:ascii="Book Antiqua" w:hAnsi="Book Antiqua" w:cs="Book Antiqua"/>
          <w:color w:val="000000"/>
          <w:sz w:val="24"/>
        </w:rPr>
        <w:sectPr w:rsidR="00CC7BD4" w:rsidRPr="000008C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0008CA">
        <w:rPr>
          <w:rFonts w:ascii="Book Antiqua" w:eastAsia="Book Antiqua" w:hAnsi="Book Antiqua" w:cs="Book Antiqua"/>
          <w:b/>
          <w:color w:val="000000"/>
          <w:sz w:val="24"/>
        </w:rPr>
        <w:t>Figure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7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cted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a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tumor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uppressors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SW480</w:t>
      </w:r>
      <w:r w:rsidR="00923AE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b/>
          <w:color w:val="000000"/>
          <w:sz w:val="24"/>
        </w:rPr>
        <w:t>cells.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A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W480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er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firm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quantitat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al-tim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polymeras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ha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reaction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ft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ransfect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ith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pecificall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ynthesiz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mic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B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unt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kit-8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ssa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show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mi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hibit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viabilit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W480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mpar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to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Wou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healing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ssa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how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mi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inhibit</w:t>
      </w:r>
      <w:r w:rsidRPr="000008CA">
        <w:rPr>
          <w:rFonts w:ascii="Book Antiqua" w:eastAsia="Book Antiqua" w:hAnsi="Book Antiqua" w:cs="Book Antiqua"/>
          <w:color w:val="000000"/>
          <w:sz w:val="24"/>
        </w:rPr>
        <w:t>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grat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bilit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W480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D</w:t>
      </w:r>
      <w:r w:rsidRPr="000008CA">
        <w:rPr>
          <w:rFonts w:ascii="Book Antiqua" w:hAnsi="Book Antiqua" w:cs="Book Antiqua"/>
          <w:color w:val="000000"/>
          <w:sz w:val="24"/>
        </w:rPr>
        <w:t>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eastAsia="Book Antiqua" w:hAnsi="Book Antiqua" w:cs="Book Antiqua"/>
          <w:color w:val="000000"/>
          <w:sz w:val="24"/>
        </w:rPr>
        <w:t>Transwell</w:t>
      </w:r>
      <w:proofErr w:type="spellEnd"/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vas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ssa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revealed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that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mic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reduc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number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vasiv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hAnsi="Book Antiqua" w:cs="Book Antiqua"/>
          <w:color w:val="000000"/>
          <w:sz w:val="24"/>
        </w:rPr>
        <w:t>E: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Flow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ytometry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宋体" w:hAnsi="Book Antiqua" w:cs="Book Antiqua"/>
          <w:color w:val="000000"/>
          <w:sz w:val="24"/>
        </w:rPr>
        <w:t>show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at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verexpressio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627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n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miR-199a-5p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creased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the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leve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of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apoptosi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in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SW480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ells.</w:t>
      </w:r>
      <w:r w:rsidR="00923AE6">
        <w:rPr>
          <w:rFonts w:ascii="Book Antiqua" w:eastAsia="宋体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eastAsia="宋体" w:hAnsi="Book Antiqua" w:cs="Book Antiqua"/>
          <w:color w:val="000000"/>
          <w:sz w:val="24"/>
          <w:vertAlign w:val="superscript"/>
        </w:rPr>
        <w:t>b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P</w:t>
      </w:r>
      <w:proofErr w:type="spellEnd"/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&lt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01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iCs/>
          <w:color w:val="000000"/>
          <w:sz w:val="24"/>
        </w:rPr>
        <w:t>v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</w:t>
      </w:r>
      <w:r w:rsidRPr="000008CA">
        <w:rPr>
          <w:rFonts w:ascii="Book Antiqua" w:hAnsi="Book Antiqua" w:cs="Book Antiqua"/>
          <w:color w:val="000000"/>
          <w:sz w:val="24"/>
        </w:rPr>
        <w:t>;</w:t>
      </w:r>
      <w:r w:rsidR="00923AE6">
        <w:rPr>
          <w:rFonts w:ascii="Book Antiqua" w:hAnsi="Book Antiqua" w:cs="Book Antiqua"/>
          <w:color w:val="000000"/>
          <w:sz w:val="24"/>
        </w:rPr>
        <w:t xml:space="preserve"> </w:t>
      </w:r>
      <w:proofErr w:type="spellStart"/>
      <w:r w:rsidRPr="000008CA">
        <w:rPr>
          <w:rFonts w:ascii="Book Antiqua" w:hAnsi="Book Antiqua" w:cs="Book Antiqua"/>
          <w:color w:val="000000"/>
          <w:sz w:val="24"/>
          <w:vertAlign w:val="superscript"/>
        </w:rPr>
        <w:t>c</w:t>
      </w:r>
      <w:r w:rsidRPr="000008CA">
        <w:rPr>
          <w:rFonts w:ascii="Book Antiqua" w:eastAsia="Book Antiqua" w:hAnsi="Book Antiqua" w:cs="Book Antiqua"/>
          <w:i/>
          <w:color w:val="000000"/>
          <w:sz w:val="24"/>
        </w:rPr>
        <w:t>P</w:t>
      </w:r>
      <w:proofErr w:type="spellEnd"/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&lt;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0.001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i/>
          <w:iCs/>
          <w:color w:val="000000"/>
          <w:sz w:val="24"/>
        </w:rPr>
        <w:t>vs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control</w:t>
      </w:r>
      <w:r w:rsidR="00923AE6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0008CA">
        <w:rPr>
          <w:rFonts w:ascii="Book Antiqua" w:eastAsia="Book Antiqua" w:hAnsi="Book Antiqua" w:cs="Book Antiqua"/>
          <w:color w:val="000000"/>
          <w:sz w:val="24"/>
        </w:rPr>
        <w:t>group</w:t>
      </w:r>
      <w:r w:rsidRPr="000008CA">
        <w:rPr>
          <w:rFonts w:ascii="Book Antiqua" w:hAnsi="Book Antiqua" w:cs="Book Antiqua"/>
          <w:color w:val="000000"/>
          <w:sz w:val="24"/>
        </w:rPr>
        <w:t>.</w:t>
      </w:r>
    </w:p>
    <w:p w14:paraId="068559B4" w14:textId="6F84386E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sz w:val="24"/>
        </w:rPr>
        <w:lastRenderedPageBreak/>
        <w:t>Table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1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linical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haracteristics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ll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patients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with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ancer,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denoma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ontrols</w:t>
      </w:r>
    </w:p>
    <w:tbl>
      <w:tblPr>
        <w:tblStyle w:val="ad"/>
        <w:tblW w:w="456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94"/>
        <w:gridCol w:w="1258"/>
        <w:gridCol w:w="1426"/>
        <w:gridCol w:w="1380"/>
        <w:gridCol w:w="1311"/>
        <w:gridCol w:w="1044"/>
        <w:gridCol w:w="1380"/>
        <w:gridCol w:w="1380"/>
        <w:gridCol w:w="1314"/>
        <w:gridCol w:w="843"/>
      </w:tblGrid>
      <w:tr w:rsidR="00CC7BD4" w:rsidRPr="000008CA" w14:paraId="62EC6DA2" w14:textId="77777777">
        <w:trPr>
          <w:jc w:val="center"/>
        </w:trPr>
        <w:tc>
          <w:tcPr>
            <w:tcW w:w="1042" w:type="pct"/>
            <w:gridSpan w:val="2"/>
            <w:vMerge w:val="restart"/>
            <w:tcBorders>
              <w:top w:val="single" w:sz="12" w:space="0" w:color="auto"/>
              <w:tl2br w:val="nil"/>
              <w:tr2bl w:val="nil"/>
            </w:tcBorders>
          </w:tcPr>
          <w:p w14:paraId="44CEFF2B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Factors</w:t>
            </w:r>
          </w:p>
        </w:tc>
        <w:tc>
          <w:tcPr>
            <w:tcW w:w="2027" w:type="pct"/>
            <w:gridSpan w:val="4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541FF7FA" w14:textId="470BDB71" w:rsidR="00CC7BD4" w:rsidRPr="000008CA" w:rsidRDefault="000112C9">
            <w:pPr>
              <w:spacing w:line="360" w:lineRule="auto"/>
              <w:jc w:val="center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Phase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II</w:t>
            </w:r>
          </w:p>
        </w:tc>
        <w:tc>
          <w:tcPr>
            <w:tcW w:w="1931" w:type="pct"/>
            <w:gridSpan w:val="4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6979061D" w14:textId="4EBCF6DA" w:rsidR="00CC7BD4" w:rsidRPr="000008CA" w:rsidRDefault="000112C9">
            <w:pPr>
              <w:spacing w:line="360" w:lineRule="auto"/>
              <w:jc w:val="center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Phase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III</w:t>
            </w:r>
          </w:p>
        </w:tc>
      </w:tr>
      <w:tr w:rsidR="00CC7BD4" w:rsidRPr="000008CA" w14:paraId="42927C4C" w14:textId="77777777">
        <w:trPr>
          <w:jc w:val="center"/>
        </w:trPr>
        <w:tc>
          <w:tcPr>
            <w:tcW w:w="1042" w:type="pct"/>
            <w:gridSpan w:val="2"/>
            <w:vMerge/>
            <w:tcBorders>
              <w:bottom w:val="single" w:sz="12" w:space="0" w:color="auto"/>
              <w:tl2br w:val="nil"/>
              <w:tr2bl w:val="nil"/>
            </w:tcBorders>
          </w:tcPr>
          <w:p w14:paraId="2336DDA9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</w:p>
        </w:tc>
        <w:tc>
          <w:tcPr>
            <w:tcW w:w="560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0AE24EE6" w14:textId="03EB1FBA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CRC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(</w:t>
            </w: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=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60)</w:t>
            </w:r>
          </w:p>
        </w:tc>
        <w:tc>
          <w:tcPr>
            <w:tcW w:w="542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26F9915E" w14:textId="214921D9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AA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(</w:t>
            </w: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=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60)</w:t>
            </w:r>
          </w:p>
        </w:tc>
        <w:tc>
          <w:tcPr>
            <w:tcW w:w="515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4F4A8562" w14:textId="53136A7C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HC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(</w:t>
            </w: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=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30)</w:t>
            </w:r>
          </w:p>
        </w:tc>
        <w:tc>
          <w:tcPr>
            <w:tcW w:w="410" w:type="pct"/>
            <w:tcBorders>
              <w:top w:val="nil"/>
              <w:bottom w:val="single" w:sz="12" w:space="0" w:color="auto"/>
              <w:tl2br w:val="nil"/>
              <w:tr2bl w:val="nil"/>
            </w:tcBorders>
          </w:tcPr>
          <w:p w14:paraId="78EBF051" w14:textId="47371193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P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value</w:t>
            </w:r>
          </w:p>
        </w:tc>
        <w:tc>
          <w:tcPr>
            <w:tcW w:w="542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0E6F4CF6" w14:textId="2C9E63CD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CRC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(</w:t>
            </w: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=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30)</w:t>
            </w:r>
          </w:p>
        </w:tc>
        <w:tc>
          <w:tcPr>
            <w:tcW w:w="542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5EE844AB" w14:textId="22A7EE6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AA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(</w:t>
            </w: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=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33)</w:t>
            </w:r>
          </w:p>
        </w:tc>
        <w:tc>
          <w:tcPr>
            <w:tcW w:w="516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0F9F4305" w14:textId="705840D4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HC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(</w:t>
            </w: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=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20)</w:t>
            </w:r>
          </w:p>
        </w:tc>
        <w:tc>
          <w:tcPr>
            <w:tcW w:w="331" w:type="pct"/>
            <w:tcBorders>
              <w:top w:val="single" w:sz="12" w:space="0" w:color="auto"/>
              <w:bottom w:val="single" w:sz="12" w:space="0" w:color="auto"/>
              <w:tl2br w:val="nil"/>
              <w:tr2bl w:val="nil"/>
            </w:tcBorders>
          </w:tcPr>
          <w:p w14:paraId="6BDAC3B2" w14:textId="377DDC6E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i/>
                <w:kern w:val="0"/>
                <w:sz w:val="24"/>
              </w:rPr>
              <w:t>P</w:t>
            </w:r>
            <w:r w:rsidR="00923AE6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kern w:val="0"/>
                <w:sz w:val="24"/>
              </w:rPr>
              <w:t>value</w:t>
            </w:r>
          </w:p>
        </w:tc>
      </w:tr>
      <w:tr w:rsidR="00CC7BD4" w:rsidRPr="000008CA" w14:paraId="414189A4" w14:textId="77777777">
        <w:trPr>
          <w:trHeight w:val="460"/>
          <w:jc w:val="center"/>
        </w:trPr>
        <w:tc>
          <w:tcPr>
            <w:tcW w:w="1042" w:type="pct"/>
            <w:gridSpan w:val="2"/>
            <w:tcBorders>
              <w:top w:val="single" w:sz="12" w:space="0" w:color="auto"/>
              <w:tl2br w:val="nil"/>
              <w:tr2bl w:val="nil"/>
            </w:tcBorders>
          </w:tcPr>
          <w:p w14:paraId="08B75A63" w14:textId="6CF7B1F3" w:rsidR="00CC7BD4" w:rsidRPr="000008CA" w:rsidRDefault="000112C9">
            <w:pPr>
              <w:spacing w:line="360" w:lineRule="auto"/>
              <w:ind w:left="480" w:hangingChars="200" w:hanging="480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Age</w:t>
            </w:r>
            <w:r w:rsidR="00923AE6">
              <w:rPr>
                <w:rFonts w:ascii="Book Antiqua" w:eastAsia="微软雅黑" w:hAnsi="Book Antiqua" w:cs="Times New Roman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(</w:t>
            </w:r>
            <w:proofErr w:type="spellStart"/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yr</w:t>
            </w:r>
            <w:proofErr w:type="spellEnd"/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)</w:t>
            </w:r>
          </w:p>
        </w:tc>
        <w:tc>
          <w:tcPr>
            <w:tcW w:w="560" w:type="pct"/>
            <w:tcBorders>
              <w:top w:val="single" w:sz="12" w:space="0" w:color="auto"/>
              <w:tl2br w:val="nil"/>
              <w:tr2bl w:val="nil"/>
            </w:tcBorders>
          </w:tcPr>
          <w:p w14:paraId="7D133538" w14:textId="304483B9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6.95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±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0.52</w:t>
            </w:r>
          </w:p>
        </w:tc>
        <w:tc>
          <w:tcPr>
            <w:tcW w:w="542" w:type="pct"/>
            <w:tcBorders>
              <w:top w:val="single" w:sz="12" w:space="0" w:color="auto"/>
              <w:tl2br w:val="nil"/>
              <w:tr2bl w:val="nil"/>
            </w:tcBorders>
          </w:tcPr>
          <w:p w14:paraId="64ED9A74" w14:textId="10BE7C66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2.7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±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0.58</w:t>
            </w:r>
          </w:p>
        </w:tc>
        <w:tc>
          <w:tcPr>
            <w:tcW w:w="515" w:type="pct"/>
            <w:tcBorders>
              <w:top w:val="single" w:sz="12" w:space="0" w:color="auto"/>
              <w:tl2br w:val="nil"/>
              <w:tr2bl w:val="nil"/>
            </w:tcBorders>
          </w:tcPr>
          <w:p w14:paraId="0A4B50C0" w14:textId="08FF3D02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3.6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±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7.60</w:t>
            </w:r>
          </w:p>
        </w:tc>
        <w:tc>
          <w:tcPr>
            <w:tcW w:w="410" w:type="pct"/>
            <w:tcBorders>
              <w:top w:val="single" w:sz="12" w:space="0" w:color="auto"/>
              <w:tl2br w:val="nil"/>
              <w:tr2bl w:val="nil"/>
            </w:tcBorders>
          </w:tcPr>
          <w:p w14:paraId="06658BDA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.06</w:t>
            </w:r>
          </w:p>
        </w:tc>
        <w:tc>
          <w:tcPr>
            <w:tcW w:w="542" w:type="pct"/>
            <w:tcBorders>
              <w:top w:val="single" w:sz="12" w:space="0" w:color="auto"/>
              <w:tl2br w:val="nil"/>
              <w:tr2bl w:val="nil"/>
            </w:tcBorders>
          </w:tcPr>
          <w:p w14:paraId="00B2E338" w14:textId="685827F3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5.4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±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0.10</w:t>
            </w:r>
          </w:p>
        </w:tc>
        <w:tc>
          <w:tcPr>
            <w:tcW w:w="542" w:type="pct"/>
            <w:tcBorders>
              <w:top w:val="single" w:sz="12" w:space="0" w:color="auto"/>
              <w:tl2br w:val="nil"/>
              <w:tr2bl w:val="nil"/>
            </w:tcBorders>
          </w:tcPr>
          <w:p w14:paraId="69C39795" w14:textId="4E6C43E8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0.27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±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0.07</w:t>
            </w:r>
          </w:p>
        </w:tc>
        <w:tc>
          <w:tcPr>
            <w:tcW w:w="516" w:type="pct"/>
            <w:tcBorders>
              <w:top w:val="single" w:sz="12" w:space="0" w:color="auto"/>
              <w:tl2br w:val="nil"/>
              <w:tr2bl w:val="nil"/>
            </w:tcBorders>
          </w:tcPr>
          <w:p w14:paraId="0F9B30D6" w14:textId="111EB92C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1.4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±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8.15</w:t>
            </w:r>
          </w:p>
        </w:tc>
        <w:tc>
          <w:tcPr>
            <w:tcW w:w="331" w:type="pct"/>
            <w:tcBorders>
              <w:top w:val="single" w:sz="12" w:space="0" w:color="auto"/>
              <w:tl2br w:val="nil"/>
              <w:tr2bl w:val="nil"/>
            </w:tcBorders>
          </w:tcPr>
          <w:p w14:paraId="4FAD2A6D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.10</w:t>
            </w:r>
          </w:p>
        </w:tc>
      </w:tr>
      <w:tr w:rsidR="00CC7BD4" w:rsidRPr="000008CA" w14:paraId="261924ED" w14:textId="77777777">
        <w:trPr>
          <w:jc w:val="center"/>
        </w:trPr>
        <w:tc>
          <w:tcPr>
            <w:tcW w:w="548" w:type="pct"/>
            <w:vMerge w:val="restart"/>
            <w:tcBorders>
              <w:tl2br w:val="nil"/>
              <w:tr2bl w:val="nil"/>
            </w:tcBorders>
          </w:tcPr>
          <w:p w14:paraId="0A4A1D97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Gender</w:t>
            </w: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585DE87F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Male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25AD2448" w14:textId="7636122E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41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68.33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7E55B751" w14:textId="0F5EB46A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42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70.00%)</w:t>
            </w: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3966A479" w14:textId="7D7E8CDC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66.67%)</w:t>
            </w: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31C08E26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.95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431A19A0" w14:textId="35051B8D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1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7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B55F673" w14:textId="0B6FA6F0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5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75.76%)</w:t>
            </w: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0BDC8621" w14:textId="783318D2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7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85.00%)</w:t>
            </w: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26124621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.48</w:t>
            </w:r>
          </w:p>
        </w:tc>
      </w:tr>
      <w:tr w:rsidR="00CC7BD4" w:rsidRPr="000008CA" w14:paraId="0FCBF866" w14:textId="77777777">
        <w:trPr>
          <w:jc w:val="center"/>
        </w:trPr>
        <w:tc>
          <w:tcPr>
            <w:tcW w:w="548" w:type="pct"/>
            <w:vMerge/>
            <w:tcBorders>
              <w:tl2br w:val="nil"/>
              <w:tr2bl w:val="nil"/>
            </w:tcBorders>
          </w:tcPr>
          <w:p w14:paraId="2DAA4FC5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79C310D4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Female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4B69942B" w14:textId="15F597A0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9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1.67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2C6618E7" w14:textId="2219DA9C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8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0.00%)</w:t>
            </w: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63D6233E" w14:textId="5586446A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3.33%)</w:t>
            </w: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2912ECBF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6113274" w14:textId="3BDDEED3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9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6CC96886" w14:textId="7C6133BB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8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24.24%)</w:t>
            </w: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05BBDB76" w14:textId="087EE1C3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3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15.00%)</w:t>
            </w: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12DEFE3C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6F82E639" w14:textId="77777777">
        <w:trPr>
          <w:jc w:val="center"/>
        </w:trPr>
        <w:tc>
          <w:tcPr>
            <w:tcW w:w="548" w:type="pct"/>
            <w:vMerge w:val="restart"/>
            <w:tcBorders>
              <w:tl2br w:val="nil"/>
              <w:tr2bl w:val="nil"/>
            </w:tcBorders>
          </w:tcPr>
          <w:p w14:paraId="1F05282A" w14:textId="7F21BDE2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bCs/>
                <w:kern w:val="0"/>
                <w:sz w:val="24"/>
              </w:rPr>
              <w:t>Lymph</w:t>
            </w:r>
            <w:r w:rsidR="00923AE6">
              <w:rPr>
                <w:rFonts w:ascii="Book Antiqua" w:eastAsia="宋体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bCs/>
                <w:kern w:val="0"/>
                <w:sz w:val="24"/>
              </w:rPr>
              <w:t>node</w:t>
            </w:r>
            <w:r w:rsidR="00923AE6">
              <w:rPr>
                <w:rFonts w:ascii="Book Antiqua" w:eastAsia="宋体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bCs/>
                <w:kern w:val="0"/>
                <w:sz w:val="24"/>
              </w:rPr>
              <w:t>metastasis</w:t>
            </w: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23E29532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Present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46827302" w14:textId="2D7868BE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1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5.0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1582F762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5C593468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653C5065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5E531FE" w14:textId="487B26D1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9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4BBCE6A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43EA9CFD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1A955FA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1CE9A0AB" w14:textId="77777777">
        <w:trPr>
          <w:jc w:val="center"/>
        </w:trPr>
        <w:tc>
          <w:tcPr>
            <w:tcW w:w="548" w:type="pct"/>
            <w:vMerge/>
            <w:tcBorders>
              <w:tl2br w:val="nil"/>
              <w:tr2bl w:val="nil"/>
            </w:tcBorders>
          </w:tcPr>
          <w:p w14:paraId="0BC71C22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708F0EC1" w14:textId="76A6B9E5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Absent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3B35EA1D" w14:textId="34120000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39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65.0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1E6338DF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5F8990C9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3B845DB0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600B0DA4" w14:textId="0163F379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1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7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23172B37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4AE1A04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4CCE2EE3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460BF040" w14:textId="77777777">
        <w:trPr>
          <w:jc w:val="center"/>
        </w:trPr>
        <w:tc>
          <w:tcPr>
            <w:tcW w:w="548" w:type="pct"/>
            <w:vMerge w:val="restart"/>
            <w:tcBorders>
              <w:tl2br w:val="nil"/>
              <w:tr2bl w:val="nil"/>
            </w:tcBorders>
          </w:tcPr>
          <w:p w14:paraId="49C590AB" w14:textId="38D2545C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TNM</w:t>
            </w:r>
            <w:r w:rsidR="00923AE6">
              <w:rPr>
                <w:rFonts w:ascii="Book Antiqua" w:eastAsia="微软雅黑" w:hAnsi="Book Antiqua" w:cs="Times New Roman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t>stage</w:t>
            </w: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3B4BD413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I-II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6713C294" w14:textId="76F06019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37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61.67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7C1C9442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6F70A8C7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5007BD6C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3FABE10" w14:textId="652590A5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66.67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55A3FE2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0251934D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0E8CAE6B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15489D17" w14:textId="77777777">
        <w:trPr>
          <w:jc w:val="center"/>
        </w:trPr>
        <w:tc>
          <w:tcPr>
            <w:tcW w:w="548" w:type="pct"/>
            <w:vMerge/>
            <w:tcBorders>
              <w:tl2br w:val="nil"/>
              <w:tr2bl w:val="nil"/>
            </w:tcBorders>
          </w:tcPr>
          <w:p w14:paraId="530CACA1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28476D1D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III-IV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5731B618" w14:textId="250917F2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3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8.33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29239847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5595A24D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68803AE3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1A600B48" w14:textId="37342F64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3.33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719D8373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42C8B8C1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2964A632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5D068AA5" w14:textId="77777777">
        <w:trPr>
          <w:jc w:val="center"/>
        </w:trPr>
        <w:tc>
          <w:tcPr>
            <w:tcW w:w="548" w:type="pct"/>
            <w:vMerge w:val="restart"/>
            <w:tcBorders>
              <w:tl2br w:val="nil"/>
              <w:tr2bl w:val="nil"/>
            </w:tcBorders>
          </w:tcPr>
          <w:p w14:paraId="1DBF356D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kern w:val="0"/>
                <w:sz w:val="24"/>
              </w:rPr>
              <w:lastRenderedPageBreak/>
              <w:t>Histology</w:t>
            </w: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4B7167AB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SSA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58A2F97D" w14:textId="071B573A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7F4A1F9A" w14:textId="4A57BC34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1.67%)</w:t>
            </w: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59AB4610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1AABBC0A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49599882" w14:textId="6DA5E576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0D3C9B01" w14:textId="6D5EBCDB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3.03%)</w:t>
            </w: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69133ECA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225CCBE3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2604017F" w14:textId="77777777">
        <w:trPr>
          <w:jc w:val="center"/>
        </w:trPr>
        <w:tc>
          <w:tcPr>
            <w:tcW w:w="548" w:type="pct"/>
            <w:vMerge/>
            <w:tcBorders>
              <w:tl2br w:val="nil"/>
              <w:tr2bl w:val="nil"/>
            </w:tcBorders>
          </w:tcPr>
          <w:p w14:paraId="5F01CB35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62DDA657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TA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6C433BA2" w14:textId="59988F51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6A53A27F" w14:textId="548FCCD0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35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58.33%)</w:t>
            </w: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258DCA8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4B9EDE67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28C6F4F4" w14:textId="477A85A6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73AFFED1" w14:textId="5DF790EF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8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54.55%)</w:t>
            </w: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41CF9162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53094760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2F5C9E66" w14:textId="77777777">
        <w:trPr>
          <w:jc w:val="center"/>
        </w:trPr>
        <w:tc>
          <w:tcPr>
            <w:tcW w:w="548" w:type="pct"/>
            <w:vMerge/>
            <w:tcBorders>
              <w:tl2br w:val="nil"/>
              <w:tr2bl w:val="nil"/>
            </w:tcBorders>
          </w:tcPr>
          <w:p w14:paraId="02BA33E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94" w:type="pct"/>
            <w:tcBorders>
              <w:tl2br w:val="nil"/>
              <w:tr2bl w:val="nil"/>
            </w:tcBorders>
          </w:tcPr>
          <w:p w14:paraId="3C6561A2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TVA</w:t>
            </w:r>
          </w:p>
        </w:tc>
        <w:tc>
          <w:tcPr>
            <w:tcW w:w="560" w:type="pct"/>
            <w:tcBorders>
              <w:tl2br w:val="nil"/>
              <w:tr2bl w:val="nil"/>
            </w:tcBorders>
          </w:tcPr>
          <w:p w14:paraId="185F595A" w14:textId="3360EAAE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0%)</w:t>
            </w:r>
          </w:p>
          <w:p w14:paraId="1CF37F7B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  <w:p w14:paraId="446E447C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554628BB" w14:textId="35DC3E31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24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40.00%)</w:t>
            </w:r>
          </w:p>
        </w:tc>
        <w:tc>
          <w:tcPr>
            <w:tcW w:w="515" w:type="pct"/>
            <w:tcBorders>
              <w:tl2br w:val="nil"/>
              <w:tr2bl w:val="nil"/>
            </w:tcBorders>
          </w:tcPr>
          <w:p w14:paraId="7F95660C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tl2br w:val="nil"/>
              <w:tr2bl w:val="nil"/>
            </w:tcBorders>
          </w:tcPr>
          <w:p w14:paraId="2178CB9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3226B1ED" w14:textId="17B0120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0%)</w:t>
            </w:r>
          </w:p>
        </w:tc>
        <w:tc>
          <w:tcPr>
            <w:tcW w:w="542" w:type="pct"/>
            <w:tcBorders>
              <w:tl2br w:val="nil"/>
              <w:tr2bl w:val="nil"/>
            </w:tcBorders>
          </w:tcPr>
          <w:p w14:paraId="11849DAD" w14:textId="7F11681B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14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42.42%)</w:t>
            </w:r>
          </w:p>
        </w:tc>
        <w:tc>
          <w:tcPr>
            <w:tcW w:w="516" w:type="pct"/>
            <w:tcBorders>
              <w:tl2br w:val="nil"/>
              <w:tr2bl w:val="nil"/>
            </w:tcBorders>
          </w:tcPr>
          <w:p w14:paraId="27A1C1C0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tl2br w:val="nil"/>
              <w:tr2bl w:val="nil"/>
            </w:tcBorders>
          </w:tcPr>
          <w:p w14:paraId="0392BCAB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  <w:tr w:rsidR="00CC7BD4" w:rsidRPr="000008CA" w14:paraId="7C8C0446" w14:textId="77777777">
        <w:trPr>
          <w:jc w:val="center"/>
        </w:trPr>
        <w:tc>
          <w:tcPr>
            <w:tcW w:w="548" w:type="pct"/>
            <w:vMerge/>
            <w:tcBorders>
              <w:bottom w:val="single" w:sz="12" w:space="0" w:color="auto"/>
              <w:tl2br w:val="nil"/>
              <w:tr2bl w:val="nil"/>
            </w:tcBorders>
          </w:tcPr>
          <w:p w14:paraId="0F35845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94" w:type="pct"/>
            <w:tcBorders>
              <w:bottom w:val="single" w:sz="12" w:space="0" w:color="auto"/>
              <w:tl2br w:val="nil"/>
              <w:tr2bl w:val="nil"/>
            </w:tcBorders>
          </w:tcPr>
          <w:p w14:paraId="132232C1" w14:textId="77777777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Adenocarcinoma</w:t>
            </w:r>
          </w:p>
        </w:tc>
        <w:tc>
          <w:tcPr>
            <w:tcW w:w="560" w:type="pct"/>
            <w:tcBorders>
              <w:bottom w:val="single" w:sz="12" w:space="0" w:color="auto"/>
              <w:tl2br w:val="nil"/>
              <w:tr2bl w:val="nil"/>
            </w:tcBorders>
          </w:tcPr>
          <w:p w14:paraId="2201DE59" w14:textId="2BCD279E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6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100%)</w:t>
            </w:r>
          </w:p>
        </w:tc>
        <w:tc>
          <w:tcPr>
            <w:tcW w:w="542" w:type="pct"/>
            <w:tcBorders>
              <w:bottom w:val="single" w:sz="12" w:space="0" w:color="auto"/>
              <w:tl2br w:val="nil"/>
              <w:tr2bl w:val="nil"/>
            </w:tcBorders>
          </w:tcPr>
          <w:p w14:paraId="3CBBB3B4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5" w:type="pct"/>
            <w:tcBorders>
              <w:bottom w:val="single" w:sz="12" w:space="0" w:color="auto"/>
              <w:tl2br w:val="nil"/>
              <w:tr2bl w:val="nil"/>
            </w:tcBorders>
          </w:tcPr>
          <w:p w14:paraId="07E9E326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410" w:type="pct"/>
            <w:tcBorders>
              <w:bottom w:val="single" w:sz="12" w:space="0" w:color="auto"/>
              <w:tl2br w:val="nil"/>
              <w:tr2bl w:val="nil"/>
            </w:tcBorders>
          </w:tcPr>
          <w:p w14:paraId="32BBEBB7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42" w:type="pct"/>
            <w:tcBorders>
              <w:bottom w:val="single" w:sz="12" w:space="0" w:color="auto"/>
              <w:tl2br w:val="nil"/>
              <w:tr2bl w:val="nil"/>
            </w:tcBorders>
          </w:tcPr>
          <w:p w14:paraId="6E4EAD2F" w14:textId="54BF914A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30</w:t>
            </w:r>
            <w:r w:rsidR="00923AE6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Cs/>
                <w:kern w:val="0"/>
                <w:sz w:val="24"/>
              </w:rPr>
              <w:t>(100%)</w:t>
            </w:r>
          </w:p>
        </w:tc>
        <w:tc>
          <w:tcPr>
            <w:tcW w:w="542" w:type="pct"/>
            <w:tcBorders>
              <w:bottom w:val="single" w:sz="12" w:space="0" w:color="auto"/>
              <w:tl2br w:val="nil"/>
              <w:tr2bl w:val="nil"/>
            </w:tcBorders>
          </w:tcPr>
          <w:p w14:paraId="5B56DEE1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516" w:type="pct"/>
            <w:tcBorders>
              <w:bottom w:val="single" w:sz="12" w:space="0" w:color="auto"/>
              <w:tl2br w:val="nil"/>
              <w:tr2bl w:val="nil"/>
            </w:tcBorders>
          </w:tcPr>
          <w:p w14:paraId="2EB152DA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  <w:tc>
          <w:tcPr>
            <w:tcW w:w="331" w:type="pct"/>
            <w:tcBorders>
              <w:bottom w:val="single" w:sz="12" w:space="0" w:color="auto"/>
              <w:tl2br w:val="nil"/>
              <w:tr2bl w:val="nil"/>
            </w:tcBorders>
          </w:tcPr>
          <w:p w14:paraId="63C44B5C" w14:textId="77777777" w:rsidR="00CC7BD4" w:rsidRPr="000008CA" w:rsidRDefault="00CC7BD4">
            <w:pPr>
              <w:spacing w:line="360" w:lineRule="auto"/>
              <w:rPr>
                <w:rFonts w:ascii="Book Antiqua" w:eastAsia="微软雅黑" w:hAnsi="Book Antiqua" w:cs="Times New Roman"/>
                <w:bCs/>
                <w:kern w:val="0"/>
                <w:sz w:val="24"/>
              </w:rPr>
            </w:pPr>
          </w:p>
        </w:tc>
      </w:tr>
    </w:tbl>
    <w:p w14:paraId="228CFB4D" w14:textId="28338C2B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CRC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SA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ss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serrat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A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ubular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TVA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proofErr w:type="spellStart"/>
      <w:r w:rsidRPr="000008CA">
        <w:rPr>
          <w:rFonts w:ascii="Book Antiqua" w:eastAsia="微软雅黑" w:hAnsi="Book Antiqua" w:cs="Times New Roman"/>
          <w:bCs/>
          <w:sz w:val="24"/>
        </w:rPr>
        <w:t>Tubulovillous</w:t>
      </w:r>
      <w:proofErr w:type="spellEnd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.</w:t>
      </w:r>
    </w:p>
    <w:p w14:paraId="159174D8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  <w:sectPr w:rsidR="00CC7BD4" w:rsidRPr="000008CA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083C3AF8" w14:textId="6D249F58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sz w:val="24"/>
        </w:rPr>
        <w:lastRenderedPageBreak/>
        <w:t>Table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2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Diagnostic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power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of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each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marker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for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denoma</w:t>
      </w:r>
    </w:p>
    <w:tbl>
      <w:tblPr>
        <w:tblW w:w="5000" w:type="pct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655"/>
        <w:gridCol w:w="2741"/>
        <w:gridCol w:w="1019"/>
        <w:gridCol w:w="1873"/>
        <w:gridCol w:w="1854"/>
        <w:gridCol w:w="2239"/>
        <w:gridCol w:w="1577"/>
      </w:tblGrid>
      <w:tr w:rsidR="00CC7BD4" w:rsidRPr="000008CA" w14:paraId="58DF0626" w14:textId="77777777">
        <w:trPr>
          <w:trHeight w:val="360"/>
          <w:jc w:val="center"/>
        </w:trPr>
        <w:tc>
          <w:tcPr>
            <w:tcW w:w="951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9AEEDED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Times New Roman" w:hAnsi="Book Antiqua" w:cs="Times New Roman"/>
                <w:kern w:val="0"/>
                <w:sz w:val="24"/>
              </w:rPr>
            </w:pPr>
          </w:p>
        </w:tc>
        <w:tc>
          <w:tcPr>
            <w:tcW w:w="982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6EA488F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Times New Roman" w:hAnsi="Book Antiqua" w:cs="Times New Roman"/>
                <w:kern w:val="0"/>
                <w:sz w:val="24"/>
              </w:rPr>
            </w:pPr>
          </w:p>
        </w:tc>
        <w:tc>
          <w:tcPr>
            <w:tcW w:w="365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4EE56E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>AUC</w:t>
            </w:r>
          </w:p>
        </w:tc>
        <w:tc>
          <w:tcPr>
            <w:tcW w:w="671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68914F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>Sensitivity</w:t>
            </w:r>
          </w:p>
        </w:tc>
        <w:tc>
          <w:tcPr>
            <w:tcW w:w="664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3F720C6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>Specificity</w:t>
            </w:r>
          </w:p>
        </w:tc>
        <w:tc>
          <w:tcPr>
            <w:tcW w:w="802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AB13739" w14:textId="2DD2EAAC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>Cut-off</w:t>
            </w:r>
            <w:r w:rsidR="00923AE6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>value</w:t>
            </w:r>
          </w:p>
        </w:tc>
        <w:tc>
          <w:tcPr>
            <w:tcW w:w="565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BA08A1A" w14:textId="772F6A82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b/>
                <w:i/>
                <w:color w:val="000000"/>
                <w:kern w:val="0"/>
                <w:sz w:val="24"/>
              </w:rPr>
              <w:t>P</w:t>
            </w:r>
            <w:r w:rsidR="00923AE6">
              <w:rPr>
                <w:rFonts w:ascii="Book Antiqua" w:eastAsia="宋体" w:hAnsi="Book Antiqua" w:cs="Times New Roman"/>
                <w:b/>
                <w:i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  <w:t>value</w:t>
            </w:r>
          </w:p>
        </w:tc>
      </w:tr>
      <w:tr w:rsidR="00CC7BD4" w:rsidRPr="000008CA" w14:paraId="27465CDE" w14:textId="77777777">
        <w:trPr>
          <w:trHeight w:val="360"/>
          <w:jc w:val="center"/>
        </w:trPr>
        <w:tc>
          <w:tcPr>
            <w:tcW w:w="951" w:type="pct"/>
            <w:vMerge w:val="restar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7EFBBFA2" w14:textId="3ACCB691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RC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i/>
                <w:color w:val="000000"/>
                <w:kern w:val="0"/>
                <w:sz w:val="24"/>
              </w:rPr>
              <w:t>vs</w:t>
            </w:r>
            <w:r w:rsidR="00923AE6">
              <w:rPr>
                <w:rFonts w:ascii="Book Antiqua" w:eastAsia="宋体" w:hAnsi="Book Antiqua" w:cs="Times New Roman"/>
                <w:i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HC</w:t>
            </w:r>
          </w:p>
        </w:tc>
        <w:tc>
          <w:tcPr>
            <w:tcW w:w="982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1AF3B64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iR-627-5p</w:t>
            </w:r>
          </w:p>
        </w:tc>
        <w:tc>
          <w:tcPr>
            <w:tcW w:w="365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12A437A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7</w:t>
            </w:r>
          </w:p>
        </w:tc>
        <w:tc>
          <w:tcPr>
            <w:tcW w:w="671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40F8D40B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7</w:t>
            </w:r>
          </w:p>
        </w:tc>
        <w:tc>
          <w:tcPr>
            <w:tcW w:w="664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24EB8EE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00</w:t>
            </w:r>
          </w:p>
        </w:tc>
        <w:tc>
          <w:tcPr>
            <w:tcW w:w="802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7BD6E74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2.21</w:t>
            </w:r>
          </w:p>
        </w:tc>
        <w:tc>
          <w:tcPr>
            <w:tcW w:w="565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7E7345B6" w14:textId="2DA1FC12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1A61046C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51656CF7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3B122209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iR-199a-5p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41B09919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0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2EEE2827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3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0187325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0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3AA3FD97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79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40446199" w14:textId="29B0A1D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7E588C4A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16F374E9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14D8C1AC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EA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5A8AB1B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0</w:t>
            </w:r>
          </w:p>
        </w:tc>
        <w:tc>
          <w:tcPr>
            <w:tcW w:w="671" w:type="pct"/>
            <w:shd w:val="clear" w:color="auto" w:fill="FFFFFF"/>
            <w:noWrap/>
          </w:tcPr>
          <w:p w14:paraId="15D05ED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9933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kern w:val="0"/>
                <w:sz w:val="24"/>
              </w:rPr>
              <w:t>0.32</w:t>
            </w:r>
          </w:p>
        </w:tc>
        <w:tc>
          <w:tcPr>
            <w:tcW w:w="664" w:type="pct"/>
            <w:shd w:val="clear" w:color="auto" w:fill="FFFFFF"/>
            <w:noWrap/>
            <w:vAlign w:val="bottom"/>
          </w:tcPr>
          <w:p w14:paraId="75D45CFC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00</w:t>
            </w:r>
          </w:p>
        </w:tc>
        <w:tc>
          <w:tcPr>
            <w:tcW w:w="802" w:type="pct"/>
            <w:shd w:val="clear" w:color="auto" w:fill="auto"/>
            <w:noWrap/>
          </w:tcPr>
          <w:p w14:paraId="6F0036C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9933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kern w:val="0"/>
                <w:sz w:val="24"/>
              </w:rPr>
              <w:t>7.83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7642DE56" w14:textId="0386C3E5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1</w:t>
            </w:r>
          </w:p>
        </w:tc>
      </w:tr>
      <w:tr w:rsidR="00CC7BD4" w:rsidRPr="000008CA" w14:paraId="1241F9FB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260AE740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0B56392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A199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05DC2C4C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54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6A9C14E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12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00DA0190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00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467AB486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42.50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6C6C4FE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52</w:t>
            </w:r>
          </w:p>
        </w:tc>
      </w:tr>
      <w:tr w:rsidR="00CC7BD4" w:rsidRPr="000008CA" w14:paraId="24F0FA0C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081FDA58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b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4908125F" w14:textId="3559C3A4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Integrated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odel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55B5AD63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8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35C997D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7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11D3DE8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00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080C30A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4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56B2D061" w14:textId="279A397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2CA66918" w14:textId="77777777">
        <w:trPr>
          <w:trHeight w:val="360"/>
          <w:jc w:val="center"/>
        </w:trPr>
        <w:tc>
          <w:tcPr>
            <w:tcW w:w="951" w:type="pct"/>
            <w:vMerge w:val="restart"/>
            <w:shd w:val="clear" w:color="auto" w:fill="auto"/>
            <w:noWrap/>
            <w:vAlign w:val="center"/>
          </w:tcPr>
          <w:p w14:paraId="4BB56BE9" w14:textId="13AC1B21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AA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i/>
                <w:color w:val="000000"/>
                <w:kern w:val="0"/>
                <w:sz w:val="24"/>
              </w:rPr>
              <w:t>vs</w:t>
            </w:r>
            <w:r w:rsidR="00923AE6">
              <w:rPr>
                <w:rFonts w:ascii="Book Antiqua" w:eastAsia="宋体" w:hAnsi="Book Antiqua" w:cs="Times New Roman"/>
                <w:i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HC</w:t>
            </w: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09F9A36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iR-627-5p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48FEBDD9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4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6FC60B57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62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1BADFCD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3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7CC8D3A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87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3F6BFBC4" w14:textId="35ED8CB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40630C83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071A7DDC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1E5B26FB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iR-199a-5p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29F33EA8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6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73B773D7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0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5FE403E0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53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4975A37B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35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410D903B" w14:textId="1C12171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27264720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32E3D8B4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69FD466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EA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3483F06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50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44A9B43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0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3D72BEC7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33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760D9F3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44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03A3349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5</w:t>
            </w:r>
          </w:p>
        </w:tc>
      </w:tr>
      <w:tr w:rsidR="00CC7BD4" w:rsidRPr="000008CA" w14:paraId="4DD5ED05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0283532C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031A6979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A199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274CFA10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43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4F21FDA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00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660C59D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4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02E05299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31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72CD6CD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27</w:t>
            </w:r>
          </w:p>
        </w:tc>
      </w:tr>
      <w:tr w:rsidR="00CC7BD4" w:rsidRPr="000008CA" w14:paraId="053960E2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22F2B2F5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53C8282F" w14:textId="633E827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Integrated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odel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40BA8258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6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4E2739B1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8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51DD1F5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7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2B07C62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59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6449FB45" w14:textId="2D1BFF3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54C59438" w14:textId="77777777">
        <w:trPr>
          <w:trHeight w:val="360"/>
          <w:jc w:val="center"/>
        </w:trPr>
        <w:tc>
          <w:tcPr>
            <w:tcW w:w="951" w:type="pct"/>
            <w:vMerge w:val="restart"/>
            <w:shd w:val="clear" w:color="auto" w:fill="auto"/>
            <w:noWrap/>
            <w:vAlign w:val="center"/>
          </w:tcPr>
          <w:p w14:paraId="05467747" w14:textId="2EA61B1C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RC+AA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i/>
                <w:color w:val="000000"/>
                <w:kern w:val="0"/>
                <w:sz w:val="24"/>
              </w:rPr>
              <w:t>vs</w:t>
            </w:r>
            <w:r w:rsidR="00923AE6">
              <w:rPr>
                <w:rFonts w:ascii="Book Antiqua" w:eastAsia="宋体" w:hAnsi="Book Antiqua" w:cs="Times New Roman"/>
                <w:i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HC</w:t>
            </w: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7B5A829B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iR-627-5p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5A516DC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0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00ECE2FB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7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1ACC6471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3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2E3611C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87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6B55C724" w14:textId="5D8F28B6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09563754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3AD40C39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73E5C56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iR-199a-5p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50D36420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3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58B4F9C3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1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31DE9B63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0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43FBEDD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78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32E153BD" w14:textId="6D8C19C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  <w:tr w:rsidR="00CC7BD4" w:rsidRPr="000008CA" w14:paraId="546A7E09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4B9557CC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3B56157C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EA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708310DB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60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6F2AA77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0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5266FDC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30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5421D59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28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310CD59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12</w:t>
            </w:r>
          </w:p>
        </w:tc>
      </w:tr>
      <w:tr w:rsidR="00CC7BD4" w:rsidRPr="000008CA" w14:paraId="27E7EFF5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1471EEFF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71EA6A4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CA199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48FCF89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49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2BDAADC6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7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7F495FB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1.00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3CEADB8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42.50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18F5C73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0</w:t>
            </w:r>
          </w:p>
        </w:tc>
      </w:tr>
      <w:tr w:rsidR="00CC7BD4" w:rsidRPr="000008CA" w14:paraId="6D8E6C50" w14:textId="77777777">
        <w:trPr>
          <w:trHeight w:val="360"/>
          <w:jc w:val="center"/>
        </w:trPr>
        <w:tc>
          <w:tcPr>
            <w:tcW w:w="951" w:type="pct"/>
            <w:vMerge/>
            <w:shd w:val="clear" w:color="auto" w:fill="auto"/>
            <w:noWrap/>
            <w:vAlign w:val="center"/>
          </w:tcPr>
          <w:p w14:paraId="07ED4A39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982" w:type="pct"/>
            <w:shd w:val="clear" w:color="auto" w:fill="auto"/>
            <w:noWrap/>
            <w:vAlign w:val="center"/>
          </w:tcPr>
          <w:p w14:paraId="3545135F" w14:textId="18729404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Integrated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model</w:t>
            </w:r>
          </w:p>
        </w:tc>
        <w:tc>
          <w:tcPr>
            <w:tcW w:w="365" w:type="pct"/>
            <w:shd w:val="clear" w:color="auto" w:fill="auto"/>
            <w:noWrap/>
            <w:vAlign w:val="center"/>
          </w:tcPr>
          <w:p w14:paraId="3604F2D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92</w:t>
            </w:r>
          </w:p>
        </w:tc>
        <w:tc>
          <w:tcPr>
            <w:tcW w:w="671" w:type="pct"/>
            <w:shd w:val="clear" w:color="auto" w:fill="auto"/>
            <w:noWrap/>
            <w:vAlign w:val="center"/>
          </w:tcPr>
          <w:p w14:paraId="76E5C978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3</w:t>
            </w:r>
          </w:p>
        </w:tc>
        <w:tc>
          <w:tcPr>
            <w:tcW w:w="664" w:type="pct"/>
            <w:shd w:val="clear" w:color="auto" w:fill="auto"/>
            <w:noWrap/>
            <w:vAlign w:val="center"/>
          </w:tcPr>
          <w:p w14:paraId="686F01D8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87</w:t>
            </w:r>
          </w:p>
        </w:tc>
        <w:tc>
          <w:tcPr>
            <w:tcW w:w="802" w:type="pct"/>
            <w:shd w:val="clear" w:color="auto" w:fill="auto"/>
            <w:noWrap/>
            <w:vAlign w:val="center"/>
          </w:tcPr>
          <w:p w14:paraId="05A6A20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74</w:t>
            </w:r>
          </w:p>
        </w:tc>
        <w:tc>
          <w:tcPr>
            <w:tcW w:w="565" w:type="pct"/>
            <w:shd w:val="clear" w:color="auto" w:fill="auto"/>
            <w:noWrap/>
            <w:vAlign w:val="center"/>
          </w:tcPr>
          <w:p w14:paraId="64A37362" w14:textId="20250E01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宋体" w:hAnsi="Book Antiqua" w:cs="Times New Roman"/>
                <w:color w:val="000000"/>
                <w:kern w:val="0"/>
                <w:sz w:val="24"/>
              </w:rPr>
              <w:t>0.001</w:t>
            </w:r>
          </w:p>
        </w:tc>
      </w:tr>
    </w:tbl>
    <w:p w14:paraId="0BDE209E" w14:textId="659CFF8D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bookmarkStart w:id="25" w:name="OLE_LINK16"/>
      <w:bookmarkStart w:id="26" w:name="OLE_LINK15"/>
      <w:r w:rsidRPr="000008CA">
        <w:rPr>
          <w:rFonts w:ascii="Book Antiqua" w:eastAsia="微软雅黑" w:hAnsi="Book Antiqua" w:cs="Times New Roman"/>
          <w:bCs/>
          <w:sz w:val="24"/>
        </w:rPr>
        <w:lastRenderedPageBreak/>
        <w:t>CRC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ncer;</w:t>
      </w:r>
      <w:bookmarkEnd w:id="25"/>
      <w:bookmarkEnd w:id="26"/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A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vanced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denoma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C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Healthy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ontrol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宋体" w:hAnsi="Book Antiqua" w:cs="Times New Roman"/>
          <w:color w:val="000000"/>
          <w:kern w:val="0"/>
          <w:sz w:val="24"/>
        </w:rPr>
        <w:t>CA199:</w:t>
      </w:r>
      <w:r w:rsidR="00923AE6">
        <w:rPr>
          <w:rFonts w:ascii="Book Antiqua" w:eastAsia="宋体" w:hAnsi="Book Antiqua" w:cs="Times New Roman"/>
          <w:color w:val="000000"/>
          <w:kern w:val="0"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bohydrat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tigen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19-9;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宋体" w:hAnsi="Book Antiqua" w:cs="Times New Roman"/>
          <w:color w:val="000000"/>
          <w:kern w:val="0"/>
          <w:sz w:val="24"/>
        </w:rPr>
        <w:t>CEA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Carcinoembryonic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antigen.</w:t>
      </w:r>
    </w:p>
    <w:p w14:paraId="639601EC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</w:pPr>
    </w:p>
    <w:p w14:paraId="0CD4A13D" w14:textId="77777777" w:rsidR="00CC7BD4" w:rsidRPr="000008CA" w:rsidRDefault="00CC7BD4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  <w:sectPr w:rsidR="00CC7BD4" w:rsidRPr="000008CA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543A6738" w14:textId="796EC682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/>
          <w:bCs/>
          <w:sz w:val="24"/>
        </w:rPr>
      </w:pPr>
      <w:r w:rsidRPr="000008CA">
        <w:rPr>
          <w:rFonts w:ascii="Book Antiqua" w:eastAsia="微软雅黑" w:hAnsi="Book Antiqua" w:cs="Times New Roman"/>
          <w:b/>
          <w:bCs/>
          <w:sz w:val="24"/>
        </w:rPr>
        <w:lastRenderedPageBreak/>
        <w:t>Table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3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orrelations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between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serum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miR-627-5p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miR-199a-5p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expression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levels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and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linicopathological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features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in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olorectal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cancer</w:t>
      </w:r>
      <w:r w:rsidR="00923AE6">
        <w:rPr>
          <w:rFonts w:ascii="Book Antiqua" w:eastAsia="微软雅黑" w:hAnsi="Book Antiqua" w:cs="Times New Roman"/>
          <w:b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/>
          <w:bCs/>
          <w:sz w:val="24"/>
        </w:rPr>
        <w:t>patients</w:t>
      </w:r>
    </w:p>
    <w:tbl>
      <w:tblPr>
        <w:tblpPr w:leftFromText="180" w:rightFromText="180" w:vertAnchor="text" w:tblpXSpec="center" w:tblpY="1"/>
        <w:tblOverlap w:val="never"/>
        <w:tblW w:w="4922" w:type="pct"/>
        <w:tblLayout w:type="fixed"/>
        <w:tblLook w:val="04A0" w:firstRow="1" w:lastRow="0" w:firstColumn="1" w:lastColumn="0" w:noHBand="0" w:noVBand="1"/>
      </w:tblPr>
      <w:tblGrid>
        <w:gridCol w:w="1796"/>
        <w:gridCol w:w="3572"/>
        <w:gridCol w:w="1858"/>
        <w:gridCol w:w="1954"/>
        <w:gridCol w:w="1256"/>
        <w:gridCol w:w="2001"/>
        <w:gridCol w:w="1303"/>
      </w:tblGrid>
      <w:tr w:rsidR="00CC7BD4" w:rsidRPr="000008CA" w14:paraId="3A5ED4B4" w14:textId="77777777">
        <w:trPr>
          <w:trHeight w:val="330"/>
        </w:trPr>
        <w:tc>
          <w:tcPr>
            <w:tcW w:w="1954" w:type="pct"/>
            <w:gridSpan w:val="2"/>
            <w:vMerge w:val="restart"/>
            <w:tcBorders>
              <w:top w:val="single" w:sz="12" w:space="0" w:color="auto"/>
            </w:tcBorders>
          </w:tcPr>
          <w:p w14:paraId="5F96A2D0" w14:textId="77777777" w:rsidR="00CC7BD4" w:rsidRPr="000008CA" w:rsidRDefault="000112C9">
            <w:pPr>
              <w:spacing w:line="360" w:lineRule="auto"/>
              <w:jc w:val="left"/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  <w:t>Variable</w:t>
            </w:r>
          </w:p>
        </w:tc>
        <w:tc>
          <w:tcPr>
            <w:tcW w:w="676" w:type="pct"/>
            <w:vMerge w:val="restart"/>
            <w:tcBorders>
              <w:top w:val="single" w:sz="12" w:space="0" w:color="auto"/>
            </w:tcBorders>
          </w:tcPr>
          <w:p w14:paraId="30F0ECBD" w14:textId="20370B06" w:rsidR="00CC7BD4" w:rsidRPr="000008CA" w:rsidRDefault="000112C9">
            <w:pPr>
              <w:spacing w:line="360" w:lineRule="auto"/>
              <w:rPr>
                <w:rFonts w:ascii="Book Antiqua" w:eastAsia="微软雅黑" w:hAnsi="Book Antiqua" w:cs="Times New Roman"/>
                <w:b/>
                <w:i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i/>
                <w:color w:val="000000"/>
                <w:kern w:val="0"/>
                <w:sz w:val="24"/>
              </w:rPr>
              <w:t>n</w:t>
            </w:r>
            <w:r w:rsidR="00923AE6"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  <w:t>(%)</w:t>
            </w:r>
          </w:p>
        </w:tc>
        <w:tc>
          <w:tcPr>
            <w:tcW w:w="1168" w:type="pct"/>
            <w:gridSpan w:val="2"/>
            <w:tcBorders>
              <w:top w:val="single" w:sz="12" w:space="0" w:color="auto"/>
              <w:bottom w:val="single" w:sz="4" w:space="0" w:color="000000"/>
            </w:tcBorders>
            <w:shd w:val="clear" w:color="auto" w:fill="auto"/>
            <w:noWrap/>
            <w:vAlign w:val="center"/>
          </w:tcPr>
          <w:p w14:paraId="25B6ED1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  <w:t>miR-627-5p</w:t>
            </w:r>
          </w:p>
        </w:tc>
        <w:tc>
          <w:tcPr>
            <w:tcW w:w="1202" w:type="pct"/>
            <w:gridSpan w:val="2"/>
            <w:tcBorders>
              <w:top w:val="single" w:sz="12" w:space="0" w:color="auto"/>
              <w:bottom w:val="single" w:sz="4" w:space="0" w:color="000000"/>
            </w:tcBorders>
            <w:shd w:val="clear" w:color="auto" w:fill="auto"/>
            <w:noWrap/>
            <w:vAlign w:val="center"/>
          </w:tcPr>
          <w:p w14:paraId="75B1A048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  <w:t>miR-199a-5p</w:t>
            </w:r>
          </w:p>
        </w:tc>
      </w:tr>
      <w:tr w:rsidR="00CC7BD4" w:rsidRPr="000008CA" w14:paraId="1B59942E" w14:textId="77777777">
        <w:trPr>
          <w:trHeight w:val="330"/>
        </w:trPr>
        <w:tc>
          <w:tcPr>
            <w:tcW w:w="1954" w:type="pct"/>
            <w:gridSpan w:val="2"/>
            <w:vMerge/>
            <w:tcBorders>
              <w:bottom w:val="single" w:sz="12" w:space="0" w:color="auto"/>
            </w:tcBorders>
          </w:tcPr>
          <w:p w14:paraId="6312E278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b/>
                <w:color w:val="000000"/>
                <w:kern w:val="0"/>
                <w:sz w:val="24"/>
              </w:rPr>
            </w:pPr>
          </w:p>
        </w:tc>
        <w:tc>
          <w:tcPr>
            <w:tcW w:w="676" w:type="pct"/>
            <w:vMerge/>
            <w:tcBorders>
              <w:bottom w:val="single" w:sz="12" w:space="0" w:color="auto"/>
            </w:tcBorders>
          </w:tcPr>
          <w:p w14:paraId="6686F0B4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11" w:type="pct"/>
            <w:tcBorders>
              <w:top w:val="single" w:sz="4" w:space="0" w:color="000000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1CD24CC" w14:textId="193CBE86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Times New Roman" w:hAnsi="Book Antiqua" w:cs="Times New Roman"/>
                <w:b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>Median</w:t>
            </w:r>
            <w:r w:rsidR="00923AE6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>(IQR)</w:t>
            </w:r>
          </w:p>
        </w:tc>
        <w:tc>
          <w:tcPr>
            <w:tcW w:w="457" w:type="pct"/>
            <w:tcBorders>
              <w:top w:val="single" w:sz="4" w:space="0" w:color="000000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609862C" w14:textId="3E12ECA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Times New Roman" w:hAnsi="Book Antiqua" w:cs="Times New Roman"/>
                <w:b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bCs/>
                <w:i/>
                <w:color w:val="000000"/>
                <w:kern w:val="0"/>
                <w:sz w:val="24"/>
              </w:rPr>
              <w:t>P</w:t>
            </w:r>
            <w:r w:rsidR="00923AE6">
              <w:rPr>
                <w:rFonts w:ascii="Book Antiqua" w:eastAsia="微软雅黑" w:hAnsi="Book Antiqua" w:cs="Times New Roman"/>
                <w:b/>
                <w:bCs/>
                <w:i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>value</w:t>
            </w:r>
          </w:p>
        </w:tc>
        <w:tc>
          <w:tcPr>
            <w:tcW w:w="728" w:type="pct"/>
            <w:tcBorders>
              <w:top w:val="single" w:sz="4" w:space="0" w:color="000000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66CF438" w14:textId="7949D83D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Times New Roman" w:hAnsi="Book Antiqua" w:cs="Times New Roman"/>
                <w:b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>Median</w:t>
            </w:r>
            <w:r w:rsidR="00923AE6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>(IQR)</w:t>
            </w:r>
          </w:p>
        </w:tc>
        <w:tc>
          <w:tcPr>
            <w:tcW w:w="474" w:type="pct"/>
            <w:tcBorders>
              <w:top w:val="single" w:sz="4" w:space="0" w:color="000000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CE1BE98" w14:textId="24381ECA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Times New Roman" w:hAnsi="Book Antiqua" w:cs="Times New Roman"/>
                <w:b/>
                <w:bCs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b/>
                <w:bCs/>
                <w:i/>
                <w:color w:val="000000"/>
                <w:kern w:val="0"/>
                <w:sz w:val="24"/>
              </w:rPr>
              <w:t>P</w:t>
            </w:r>
            <w:r w:rsidR="00923AE6">
              <w:rPr>
                <w:rFonts w:ascii="Book Antiqua" w:eastAsia="微软雅黑" w:hAnsi="Book Antiqua" w:cs="Times New Roman"/>
                <w:b/>
                <w:bCs/>
                <w:i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b/>
                <w:bCs/>
                <w:color w:val="000000"/>
                <w:kern w:val="0"/>
                <w:sz w:val="24"/>
              </w:rPr>
              <w:t>value</w:t>
            </w:r>
          </w:p>
        </w:tc>
      </w:tr>
      <w:tr w:rsidR="00CC7BD4" w:rsidRPr="000008CA" w14:paraId="302647CE" w14:textId="77777777">
        <w:trPr>
          <w:trHeight w:val="330"/>
        </w:trPr>
        <w:tc>
          <w:tcPr>
            <w:tcW w:w="654" w:type="pct"/>
            <w:vMerge w:val="restart"/>
            <w:tcBorders>
              <w:top w:val="single" w:sz="12" w:space="0" w:color="auto"/>
            </w:tcBorders>
          </w:tcPr>
          <w:p w14:paraId="56965CB6" w14:textId="201F126D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Age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</w:t>
            </w:r>
            <w:proofErr w:type="spellStart"/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yr</w:t>
            </w:r>
            <w:proofErr w:type="spellEnd"/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)</w:t>
            </w:r>
          </w:p>
        </w:tc>
        <w:tc>
          <w:tcPr>
            <w:tcW w:w="1300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616F8E34" w14:textId="5BA6A5CE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65</w:t>
            </w:r>
          </w:p>
        </w:tc>
        <w:tc>
          <w:tcPr>
            <w:tcW w:w="676" w:type="pct"/>
            <w:tcBorders>
              <w:top w:val="single" w:sz="12" w:space="0" w:color="auto"/>
            </w:tcBorders>
          </w:tcPr>
          <w:p w14:paraId="0FAF43CD" w14:textId="113A756D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24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40.00)</w:t>
            </w:r>
          </w:p>
        </w:tc>
        <w:tc>
          <w:tcPr>
            <w:tcW w:w="711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51C8B9F5" w14:textId="3FD3DA15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.15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43-8.82)</w:t>
            </w:r>
          </w:p>
        </w:tc>
        <w:tc>
          <w:tcPr>
            <w:tcW w:w="45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1C92C579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23</w:t>
            </w:r>
          </w:p>
        </w:tc>
        <w:tc>
          <w:tcPr>
            <w:tcW w:w="728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45AE61CA" w14:textId="78EB92F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.14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36-6.52)</w:t>
            </w:r>
          </w:p>
        </w:tc>
        <w:tc>
          <w:tcPr>
            <w:tcW w:w="474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4DEA4A0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38</w:t>
            </w:r>
          </w:p>
        </w:tc>
      </w:tr>
      <w:tr w:rsidR="00CC7BD4" w:rsidRPr="000008CA" w14:paraId="217B0C02" w14:textId="77777777">
        <w:trPr>
          <w:trHeight w:val="330"/>
        </w:trPr>
        <w:tc>
          <w:tcPr>
            <w:tcW w:w="654" w:type="pct"/>
            <w:vMerge/>
          </w:tcPr>
          <w:p w14:paraId="479D8732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01586F72" w14:textId="2FB61C38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≥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65</w:t>
            </w:r>
          </w:p>
        </w:tc>
        <w:tc>
          <w:tcPr>
            <w:tcW w:w="676" w:type="pct"/>
          </w:tcPr>
          <w:p w14:paraId="38B81991" w14:textId="60DC0178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6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60.00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09B9AF84" w14:textId="42C74E38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92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36-8.41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338EFFBE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0FF5FCFC" w14:textId="5D652881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.86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55-9.87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6AF704AB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</w:tr>
      <w:tr w:rsidR="00CC7BD4" w:rsidRPr="000008CA" w14:paraId="69CCC86E" w14:textId="77777777">
        <w:trPr>
          <w:trHeight w:val="330"/>
        </w:trPr>
        <w:tc>
          <w:tcPr>
            <w:tcW w:w="654" w:type="pct"/>
            <w:vMerge w:val="restart"/>
          </w:tcPr>
          <w:p w14:paraId="0888742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Gender</w:t>
            </w: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75DDDF2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Male</w:t>
            </w:r>
          </w:p>
        </w:tc>
        <w:tc>
          <w:tcPr>
            <w:tcW w:w="676" w:type="pct"/>
          </w:tcPr>
          <w:p w14:paraId="5BC7B2B6" w14:textId="1A1F0C5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1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68.33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171FE994" w14:textId="3F81FA21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6.46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24-7.60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3E50971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03</w:t>
            </w: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34C18D19" w14:textId="6EDA4ED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7.80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5.76-10.04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004ECAF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04</w:t>
            </w:r>
          </w:p>
        </w:tc>
      </w:tr>
      <w:tr w:rsidR="00CC7BD4" w:rsidRPr="000008CA" w14:paraId="34800D43" w14:textId="77777777">
        <w:trPr>
          <w:trHeight w:val="330"/>
        </w:trPr>
        <w:tc>
          <w:tcPr>
            <w:tcW w:w="654" w:type="pct"/>
            <w:vMerge/>
          </w:tcPr>
          <w:p w14:paraId="70322356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4E82A0B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Female</w:t>
            </w:r>
          </w:p>
        </w:tc>
        <w:tc>
          <w:tcPr>
            <w:tcW w:w="676" w:type="pct"/>
          </w:tcPr>
          <w:p w14:paraId="045D4E4D" w14:textId="45F3AB2D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19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1.67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0A919912" w14:textId="3FA32600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.16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22-6.05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0EAA0AC1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2C6B3EF8" w14:textId="1891332C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82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89-7.91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295B740E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</w:tr>
      <w:tr w:rsidR="00CC7BD4" w:rsidRPr="000008CA" w14:paraId="6A865B8E" w14:textId="77777777">
        <w:trPr>
          <w:trHeight w:val="330"/>
        </w:trPr>
        <w:tc>
          <w:tcPr>
            <w:tcW w:w="654" w:type="pct"/>
            <w:vMerge w:val="restart"/>
          </w:tcPr>
          <w:p w14:paraId="2F898474" w14:textId="5943BB05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Tumor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size</w:t>
            </w: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49AB2A0F" w14:textId="2864D105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&lt;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cm</w:t>
            </w:r>
          </w:p>
        </w:tc>
        <w:tc>
          <w:tcPr>
            <w:tcW w:w="676" w:type="pct"/>
          </w:tcPr>
          <w:p w14:paraId="46796C12" w14:textId="0880E9DD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20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3.33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3B33DA96" w14:textId="75E9015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.30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22-6.05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4F55837C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04</w:t>
            </w: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1EA20178" w14:textId="276CBE8E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6.15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91-7.79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481F0EC4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03</w:t>
            </w:r>
          </w:p>
        </w:tc>
      </w:tr>
      <w:tr w:rsidR="00CC7BD4" w:rsidRPr="000008CA" w14:paraId="73A0AA94" w14:textId="77777777">
        <w:trPr>
          <w:trHeight w:val="330"/>
        </w:trPr>
        <w:tc>
          <w:tcPr>
            <w:tcW w:w="654" w:type="pct"/>
            <w:vMerge/>
          </w:tcPr>
          <w:p w14:paraId="3F733512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41C7CF40" w14:textId="2E773E8A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≥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cm</w:t>
            </w:r>
          </w:p>
        </w:tc>
        <w:tc>
          <w:tcPr>
            <w:tcW w:w="676" w:type="pct"/>
          </w:tcPr>
          <w:p w14:paraId="2966B0AE" w14:textId="3462F710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0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66.67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6394C24C" w14:textId="2F325DA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6.12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46-7.59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5CEEDB90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526A0A1D" w14:textId="4B3C4CBC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7.71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5.57-9.99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4912DC77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</w:tr>
      <w:tr w:rsidR="00CC7BD4" w:rsidRPr="000008CA" w14:paraId="36BE4E08" w14:textId="77777777">
        <w:trPr>
          <w:trHeight w:val="330"/>
        </w:trPr>
        <w:tc>
          <w:tcPr>
            <w:tcW w:w="654" w:type="pct"/>
            <w:vMerge w:val="restart"/>
          </w:tcPr>
          <w:p w14:paraId="75BCD870" w14:textId="66FA7891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Lymph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node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metastasis</w:t>
            </w: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68C83772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Absent</w:t>
            </w:r>
          </w:p>
        </w:tc>
        <w:tc>
          <w:tcPr>
            <w:tcW w:w="676" w:type="pct"/>
          </w:tcPr>
          <w:p w14:paraId="64040CDE" w14:textId="69F926C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9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65.00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0A6E958A" w14:textId="7D5AA394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10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59-7.19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4F6B906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93</w:t>
            </w: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6C8F548C" w14:textId="1FB8B76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87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86-8.98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51AB613D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52</w:t>
            </w:r>
          </w:p>
        </w:tc>
      </w:tr>
      <w:tr w:rsidR="00CC7BD4" w:rsidRPr="000008CA" w14:paraId="0FEE3047" w14:textId="77777777">
        <w:trPr>
          <w:trHeight w:val="330"/>
        </w:trPr>
        <w:tc>
          <w:tcPr>
            <w:tcW w:w="654" w:type="pct"/>
            <w:vMerge/>
          </w:tcPr>
          <w:p w14:paraId="3DC45FD3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319CF01A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Present</w:t>
            </w:r>
          </w:p>
        </w:tc>
        <w:tc>
          <w:tcPr>
            <w:tcW w:w="676" w:type="pct"/>
          </w:tcPr>
          <w:p w14:paraId="6CB3F61A" w14:textId="08D1804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21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5.00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4EF5296C" w14:textId="16EE6C99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07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63-8.20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2E42F651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59F05259" w14:textId="5FE30B6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.97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26-7.55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739400C3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</w:tr>
      <w:tr w:rsidR="00CC7BD4" w:rsidRPr="000008CA" w14:paraId="7A5BE611" w14:textId="77777777">
        <w:trPr>
          <w:trHeight w:val="330"/>
        </w:trPr>
        <w:tc>
          <w:tcPr>
            <w:tcW w:w="654" w:type="pct"/>
            <w:vMerge w:val="restart"/>
          </w:tcPr>
          <w:p w14:paraId="3FBEDBCD" w14:textId="73C75E1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TNM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stage</w:t>
            </w: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1803104E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I-II</w:t>
            </w:r>
          </w:p>
        </w:tc>
        <w:tc>
          <w:tcPr>
            <w:tcW w:w="676" w:type="pct"/>
          </w:tcPr>
          <w:p w14:paraId="48954917" w14:textId="180DF91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7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61.67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2221DF82" w14:textId="7D3CC9E0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10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78-7.22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08884423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77</w:t>
            </w: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6EAAB83F" w14:textId="0D4E6492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6.75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87-10.04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266B384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17</w:t>
            </w:r>
          </w:p>
        </w:tc>
      </w:tr>
      <w:tr w:rsidR="00CC7BD4" w:rsidRPr="000008CA" w14:paraId="70308815" w14:textId="77777777">
        <w:trPr>
          <w:trHeight w:val="330"/>
        </w:trPr>
        <w:tc>
          <w:tcPr>
            <w:tcW w:w="654" w:type="pct"/>
            <w:vMerge/>
          </w:tcPr>
          <w:p w14:paraId="3296234C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44D4DD85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III-IV</w:t>
            </w:r>
          </w:p>
        </w:tc>
        <w:tc>
          <w:tcPr>
            <w:tcW w:w="676" w:type="pct"/>
          </w:tcPr>
          <w:p w14:paraId="35431906" w14:textId="0A8C9926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23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8.33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6A23CF9F" w14:textId="6A36F5A4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07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74-8.45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）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7AE0FBCC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2428B6AD" w14:textId="4E17F4EC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.89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1.91-7.22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48F4BE2C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</w:tr>
      <w:tr w:rsidR="00CC7BD4" w:rsidRPr="000008CA" w14:paraId="38CEB268" w14:textId="77777777">
        <w:trPr>
          <w:trHeight w:val="330"/>
        </w:trPr>
        <w:tc>
          <w:tcPr>
            <w:tcW w:w="654" w:type="pct"/>
            <w:vMerge w:val="restart"/>
          </w:tcPr>
          <w:p w14:paraId="10E16F44" w14:textId="3272692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Histological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grade</w:t>
            </w:r>
          </w:p>
        </w:tc>
        <w:tc>
          <w:tcPr>
            <w:tcW w:w="1300" w:type="pct"/>
            <w:shd w:val="clear" w:color="auto" w:fill="auto"/>
            <w:noWrap/>
            <w:vAlign w:val="center"/>
          </w:tcPr>
          <w:p w14:paraId="33762AE4" w14:textId="34AB3DE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Well/moderately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differentiated</w:t>
            </w:r>
          </w:p>
        </w:tc>
        <w:tc>
          <w:tcPr>
            <w:tcW w:w="676" w:type="pct"/>
          </w:tcPr>
          <w:p w14:paraId="57584697" w14:textId="7CC8A6BB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9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81.67)</w:t>
            </w:r>
          </w:p>
        </w:tc>
        <w:tc>
          <w:tcPr>
            <w:tcW w:w="711" w:type="pct"/>
            <w:shd w:val="clear" w:color="auto" w:fill="auto"/>
            <w:noWrap/>
            <w:vAlign w:val="center"/>
          </w:tcPr>
          <w:p w14:paraId="7098FFEB" w14:textId="051DFE1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4.16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1.92-6.05)</w:t>
            </w:r>
          </w:p>
        </w:tc>
        <w:tc>
          <w:tcPr>
            <w:tcW w:w="457" w:type="pct"/>
            <w:shd w:val="clear" w:color="auto" w:fill="auto"/>
            <w:noWrap/>
            <w:vAlign w:val="center"/>
          </w:tcPr>
          <w:p w14:paraId="389EDE3F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33</w:t>
            </w:r>
          </w:p>
        </w:tc>
        <w:tc>
          <w:tcPr>
            <w:tcW w:w="728" w:type="pct"/>
            <w:shd w:val="clear" w:color="auto" w:fill="auto"/>
            <w:noWrap/>
            <w:vAlign w:val="center"/>
          </w:tcPr>
          <w:p w14:paraId="41C0E4BD" w14:textId="00DCB915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82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97-9.26)</w:t>
            </w:r>
          </w:p>
        </w:tc>
        <w:tc>
          <w:tcPr>
            <w:tcW w:w="474" w:type="pct"/>
            <w:shd w:val="clear" w:color="auto" w:fill="auto"/>
            <w:noWrap/>
            <w:vAlign w:val="center"/>
          </w:tcPr>
          <w:p w14:paraId="2013F5F0" w14:textId="77777777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0.36</w:t>
            </w:r>
          </w:p>
        </w:tc>
      </w:tr>
      <w:tr w:rsidR="00CC7BD4" w:rsidRPr="000008CA" w14:paraId="2605370D" w14:textId="77777777">
        <w:trPr>
          <w:trHeight w:val="330"/>
        </w:trPr>
        <w:tc>
          <w:tcPr>
            <w:tcW w:w="654" w:type="pct"/>
            <w:vMerge/>
            <w:tcBorders>
              <w:bottom w:val="single" w:sz="12" w:space="0" w:color="auto"/>
            </w:tcBorders>
          </w:tcPr>
          <w:p w14:paraId="6C9F1ECA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1300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F6D1183" w14:textId="7024F36C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Poorly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differentiated/mucinous</w:t>
            </w:r>
          </w:p>
        </w:tc>
        <w:tc>
          <w:tcPr>
            <w:tcW w:w="676" w:type="pct"/>
            <w:tcBorders>
              <w:bottom w:val="single" w:sz="12" w:space="0" w:color="auto"/>
            </w:tcBorders>
          </w:tcPr>
          <w:p w14:paraId="06459840" w14:textId="6A14743A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11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18.33)</w:t>
            </w:r>
          </w:p>
        </w:tc>
        <w:tc>
          <w:tcPr>
            <w:tcW w:w="711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6EE7191" w14:textId="196A962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5.07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2.78-7.16)</w:t>
            </w:r>
          </w:p>
        </w:tc>
        <w:tc>
          <w:tcPr>
            <w:tcW w:w="457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487A8DB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  <w:tc>
          <w:tcPr>
            <w:tcW w:w="728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365C9F4" w14:textId="6F265C6F" w:rsidR="00CC7BD4" w:rsidRPr="000008CA" w:rsidRDefault="000112C9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3.85</w:t>
            </w:r>
            <w:r w:rsidR="00923AE6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 xml:space="preserve"> </w:t>
            </w:r>
            <w:r w:rsidRPr="000008CA"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  <w:t>(3.44-5.87)</w:t>
            </w:r>
          </w:p>
        </w:tc>
        <w:tc>
          <w:tcPr>
            <w:tcW w:w="474" w:type="pct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3015ACD" w14:textId="77777777" w:rsidR="00CC7BD4" w:rsidRPr="000008CA" w:rsidRDefault="00CC7BD4">
            <w:pPr>
              <w:widowControl/>
              <w:spacing w:line="360" w:lineRule="auto"/>
              <w:jc w:val="left"/>
              <w:rPr>
                <w:rFonts w:ascii="Book Antiqua" w:eastAsia="微软雅黑" w:hAnsi="Book Antiqua" w:cs="Times New Roman"/>
                <w:color w:val="000000"/>
                <w:kern w:val="0"/>
                <w:sz w:val="24"/>
              </w:rPr>
            </w:pPr>
          </w:p>
        </w:tc>
      </w:tr>
    </w:tbl>
    <w:p w14:paraId="311DB9A0" w14:textId="224886C4" w:rsidR="00CC7BD4" w:rsidRPr="000008CA" w:rsidRDefault="000112C9">
      <w:pPr>
        <w:spacing w:line="360" w:lineRule="auto"/>
        <w:rPr>
          <w:rFonts w:ascii="Book Antiqua" w:eastAsia="微软雅黑" w:hAnsi="Book Antiqua" w:cs="Times New Roman"/>
          <w:bCs/>
          <w:sz w:val="24"/>
        </w:rPr>
      </w:pPr>
      <w:r w:rsidRPr="000008CA">
        <w:rPr>
          <w:rFonts w:ascii="Book Antiqua" w:eastAsia="微软雅黑" w:hAnsi="Book Antiqua" w:cs="Times New Roman"/>
          <w:bCs/>
          <w:sz w:val="24"/>
        </w:rPr>
        <w:t>IQR: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Interquartile</w:t>
      </w:r>
      <w:r w:rsidR="00923AE6">
        <w:rPr>
          <w:rFonts w:ascii="Book Antiqua" w:eastAsia="微软雅黑" w:hAnsi="Book Antiqua" w:cs="Times New Roman"/>
          <w:bCs/>
          <w:sz w:val="24"/>
        </w:rPr>
        <w:t xml:space="preserve"> </w:t>
      </w:r>
      <w:r w:rsidRPr="000008CA">
        <w:rPr>
          <w:rFonts w:ascii="Book Antiqua" w:eastAsia="微软雅黑" w:hAnsi="Book Antiqua" w:cs="Times New Roman"/>
          <w:bCs/>
          <w:sz w:val="24"/>
        </w:rPr>
        <w:t>range.</w:t>
      </w:r>
    </w:p>
    <w:sectPr w:rsidR="00CC7BD4" w:rsidRPr="000008CA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0FAF53" w14:textId="77777777" w:rsidR="004B6B31" w:rsidRDefault="004B6B31">
      <w:r>
        <w:separator/>
      </w:r>
    </w:p>
  </w:endnote>
  <w:endnote w:type="continuationSeparator" w:id="0">
    <w:p w14:paraId="0042E7DF" w14:textId="77777777" w:rsidR="004B6B31" w:rsidRDefault="004B6B31">
      <w:r>
        <w:continuationSeparator/>
      </w:r>
    </w:p>
  </w:endnote>
  <w:endnote w:type="continuationNotice" w:id="1">
    <w:p w14:paraId="450DB618" w14:textId="77777777" w:rsidR="004B6B31" w:rsidRDefault="004B6B3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URWPalladioL-Roma">
    <w:altName w:val="Segoe Print"/>
    <w:charset w:val="00"/>
    <w:family w:val="auto"/>
    <w:pitch w:val="default"/>
  </w:font>
  <w:font w:name="Rpxr">
    <w:altName w:val="Segoe Print"/>
    <w:charset w:val="00"/>
    <w:family w:val="auto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67944307"/>
    </w:sdtPr>
    <w:sdtEndPr>
      <w:rPr>
        <w:rFonts w:ascii="Book Antiqua" w:hAnsi="Book Antiqua"/>
        <w:sz w:val="24"/>
        <w:szCs w:val="24"/>
      </w:rPr>
    </w:sdtEndPr>
    <w:sdtContent>
      <w:sdt>
        <w:sdtPr>
          <w:id w:val="-1705238520"/>
        </w:sdtPr>
        <w:sdtEndPr>
          <w:rPr>
            <w:rFonts w:ascii="Book Antiqua" w:hAnsi="Book Antiqua"/>
            <w:sz w:val="24"/>
            <w:szCs w:val="24"/>
          </w:rPr>
        </w:sdtEndPr>
        <w:sdtContent>
          <w:p w14:paraId="5C67090A" w14:textId="26B91B4C" w:rsidR="00CC7BD4" w:rsidRDefault="000112C9">
            <w:pPr>
              <w:pStyle w:val="a7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/>
              </w:rPr>
              <w:t xml:space="preserve"> </w:t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D34EFF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</w:t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/>
              </w:rPr>
              <w:t xml:space="preserve"> / </w:t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D34EFF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9</w:t>
            </w:r>
            <w:r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7D29D45" w14:textId="77777777" w:rsidR="00CC7BD4" w:rsidRDefault="00CC7BD4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5C1BC2" w14:textId="77777777" w:rsidR="004B6B31" w:rsidRDefault="004B6B31">
      <w:r>
        <w:separator/>
      </w:r>
    </w:p>
  </w:footnote>
  <w:footnote w:type="continuationSeparator" w:id="0">
    <w:p w14:paraId="5AC67FB4" w14:textId="77777777" w:rsidR="004B6B31" w:rsidRDefault="004B6B31">
      <w:r>
        <w:continuationSeparator/>
      </w:r>
    </w:p>
  </w:footnote>
  <w:footnote w:type="continuationNotice" w:id="1">
    <w:p w14:paraId="73C6FAB7" w14:textId="77777777" w:rsidR="004B6B31" w:rsidRDefault="004B6B31"/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trackRevisions/>
  <w:defaultTabStop w:val="420"/>
  <w:drawingGridVerticalSpacing w:val="156"/>
  <w:noPunctuationKerning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8F433B"/>
    <w:rsid w:val="000008CA"/>
    <w:rsid w:val="000112C9"/>
    <w:rsid w:val="00045D18"/>
    <w:rsid w:val="000B7FCD"/>
    <w:rsid w:val="000E0289"/>
    <w:rsid w:val="0010335D"/>
    <w:rsid w:val="00135087"/>
    <w:rsid w:val="00160956"/>
    <w:rsid w:val="001660FA"/>
    <w:rsid w:val="001850B3"/>
    <w:rsid w:val="001B1840"/>
    <w:rsid w:val="00211A38"/>
    <w:rsid w:val="002666D2"/>
    <w:rsid w:val="002715D2"/>
    <w:rsid w:val="0027615A"/>
    <w:rsid w:val="002B6645"/>
    <w:rsid w:val="00335773"/>
    <w:rsid w:val="00346F7B"/>
    <w:rsid w:val="00353A3F"/>
    <w:rsid w:val="003879FC"/>
    <w:rsid w:val="003D53F7"/>
    <w:rsid w:val="003F7C8D"/>
    <w:rsid w:val="004634EF"/>
    <w:rsid w:val="00486C0C"/>
    <w:rsid w:val="004B6B31"/>
    <w:rsid w:val="00567413"/>
    <w:rsid w:val="00572F00"/>
    <w:rsid w:val="00574E7A"/>
    <w:rsid w:val="00641274"/>
    <w:rsid w:val="006515E9"/>
    <w:rsid w:val="006656A5"/>
    <w:rsid w:val="006700D8"/>
    <w:rsid w:val="006930B1"/>
    <w:rsid w:val="006959AB"/>
    <w:rsid w:val="006B249C"/>
    <w:rsid w:val="007351B3"/>
    <w:rsid w:val="007D09C0"/>
    <w:rsid w:val="00817516"/>
    <w:rsid w:val="00836B1F"/>
    <w:rsid w:val="008441A5"/>
    <w:rsid w:val="00874923"/>
    <w:rsid w:val="008F433B"/>
    <w:rsid w:val="00923AE6"/>
    <w:rsid w:val="009A3D7E"/>
    <w:rsid w:val="00A50756"/>
    <w:rsid w:val="00A576D8"/>
    <w:rsid w:val="00A73010"/>
    <w:rsid w:val="00A80AA3"/>
    <w:rsid w:val="00AD0D11"/>
    <w:rsid w:val="00AF7B38"/>
    <w:rsid w:val="00B032F3"/>
    <w:rsid w:val="00B31519"/>
    <w:rsid w:val="00B57987"/>
    <w:rsid w:val="00B719A3"/>
    <w:rsid w:val="00BB482E"/>
    <w:rsid w:val="00BF125B"/>
    <w:rsid w:val="00C65792"/>
    <w:rsid w:val="00CC5ADD"/>
    <w:rsid w:val="00CC7BD4"/>
    <w:rsid w:val="00D111E3"/>
    <w:rsid w:val="00D34EFF"/>
    <w:rsid w:val="00DA4EE2"/>
    <w:rsid w:val="00DB4ECB"/>
    <w:rsid w:val="00DC2BCE"/>
    <w:rsid w:val="00E00868"/>
    <w:rsid w:val="00E448D0"/>
    <w:rsid w:val="00E73AA0"/>
    <w:rsid w:val="00E8460A"/>
    <w:rsid w:val="00E87E63"/>
    <w:rsid w:val="00EA7175"/>
    <w:rsid w:val="00EC46E4"/>
    <w:rsid w:val="00ED2195"/>
    <w:rsid w:val="00EF2690"/>
    <w:rsid w:val="00F6695C"/>
    <w:rsid w:val="00F737B8"/>
    <w:rsid w:val="00FC4BA8"/>
    <w:rsid w:val="00FE27F9"/>
    <w:rsid w:val="029231AD"/>
    <w:rsid w:val="02A81E87"/>
    <w:rsid w:val="0F9A7143"/>
    <w:rsid w:val="26D57016"/>
    <w:rsid w:val="2B440236"/>
    <w:rsid w:val="2BF715B2"/>
    <w:rsid w:val="342B7307"/>
    <w:rsid w:val="36A062A6"/>
    <w:rsid w:val="4164117A"/>
    <w:rsid w:val="420F3F01"/>
    <w:rsid w:val="4E9E1D7C"/>
    <w:rsid w:val="59665E4B"/>
    <w:rsid w:val="5A480A34"/>
    <w:rsid w:val="5EF6571A"/>
    <w:rsid w:val="5F196907"/>
    <w:rsid w:val="62061426"/>
    <w:rsid w:val="65017AEC"/>
    <w:rsid w:val="6A7C6BA9"/>
    <w:rsid w:val="70CF32CC"/>
    <w:rsid w:val="791F60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docId w15:val="{77B3DE99-78C1-4E88-B9CB-635C0074E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iPriority="0" w:qFormat="1"/>
    <w:lsdException w:name="header" w:uiPriority="0" w:qFormat="1"/>
    <w:lsdException w:name="footer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0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uiPriority="0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0" w:qFormat="1"/>
    <w:lsdException w:name="Table Grid" w:semiHidden="1" w:uiPriority="0" w:unhideWhenUsed="1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  <w:lang w:val="en-US"/>
    </w:rPr>
  </w:style>
  <w:style w:type="paragraph" w:styleId="1">
    <w:name w:val="heading 1"/>
    <w:basedOn w:val="a"/>
    <w:next w:val="a"/>
    <w:link w:val="10"/>
    <w:qFormat/>
    <w:pPr>
      <w:spacing w:beforeAutospacing="1" w:afterAutospacing="1"/>
      <w:jc w:val="left"/>
      <w:outlineLvl w:val="0"/>
    </w:pPr>
    <w:rPr>
      <w:rFonts w:ascii="宋体" w:eastAsia="宋体" w:hAnsi="宋体" w:cs="Times New Roman" w:hint="eastAsia"/>
      <w:b/>
      <w:bCs/>
      <w:kern w:val="44"/>
      <w:sz w:val="48"/>
      <w:szCs w:val="48"/>
    </w:rPr>
  </w:style>
  <w:style w:type="paragraph" w:styleId="3">
    <w:name w:val="heading 3"/>
    <w:basedOn w:val="a"/>
    <w:next w:val="a"/>
    <w:link w:val="30"/>
    <w:semiHidden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qFormat/>
    <w:pPr>
      <w:jc w:val="left"/>
    </w:pPr>
  </w:style>
  <w:style w:type="paragraph" w:styleId="a5">
    <w:name w:val="Balloon Text"/>
    <w:basedOn w:val="a"/>
    <w:link w:val="a6"/>
    <w:qFormat/>
    <w:rPr>
      <w:sz w:val="18"/>
      <w:szCs w:val="18"/>
    </w:rPr>
  </w:style>
  <w:style w:type="paragraph" w:styleId="a7">
    <w:name w:val="footer"/>
    <w:basedOn w:val="a"/>
    <w:link w:val="a8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b">
    <w:name w:val="annotation subject"/>
    <w:basedOn w:val="a3"/>
    <w:next w:val="a3"/>
    <w:link w:val="ac"/>
    <w:qFormat/>
    <w:rPr>
      <w:b/>
      <w:bCs/>
    </w:rPr>
  </w:style>
  <w:style w:type="table" w:styleId="ad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Hyperlink"/>
    <w:basedOn w:val="a0"/>
    <w:qFormat/>
    <w:rPr>
      <w:color w:val="0000FF" w:themeColor="hyperlink"/>
      <w:u w:val="single"/>
    </w:rPr>
  </w:style>
  <w:style w:type="character" w:styleId="af">
    <w:name w:val="annotation reference"/>
    <w:basedOn w:val="a0"/>
    <w:qFormat/>
    <w:rPr>
      <w:sz w:val="21"/>
      <w:szCs w:val="21"/>
    </w:rPr>
  </w:style>
  <w:style w:type="character" w:customStyle="1" w:styleId="10">
    <w:name w:val="标题 1 字符"/>
    <w:basedOn w:val="a0"/>
    <w:link w:val="1"/>
    <w:qFormat/>
    <w:rPr>
      <w:rFonts w:ascii="宋体" w:eastAsia="宋体" w:hAnsi="宋体" w:cs="Times New Roman"/>
      <w:b/>
      <w:bCs/>
      <w:kern w:val="44"/>
      <w:sz w:val="48"/>
      <w:szCs w:val="48"/>
    </w:rPr>
  </w:style>
  <w:style w:type="character" w:customStyle="1" w:styleId="30">
    <w:name w:val="标题 3 字符"/>
    <w:basedOn w:val="a0"/>
    <w:link w:val="3"/>
    <w:semiHidden/>
    <w:qFormat/>
    <w:rPr>
      <w:b/>
      <w:bCs/>
      <w:sz w:val="32"/>
      <w:szCs w:val="32"/>
    </w:rPr>
  </w:style>
  <w:style w:type="character" w:customStyle="1" w:styleId="a4">
    <w:name w:val="批注文字 字符"/>
    <w:basedOn w:val="a0"/>
    <w:link w:val="a3"/>
    <w:qFormat/>
    <w:rPr>
      <w:szCs w:val="24"/>
    </w:rPr>
  </w:style>
  <w:style w:type="character" w:customStyle="1" w:styleId="a6">
    <w:name w:val="批注框文本 字符"/>
    <w:basedOn w:val="a0"/>
    <w:link w:val="a5"/>
    <w:qFormat/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qFormat/>
    <w:rPr>
      <w:sz w:val="18"/>
      <w:szCs w:val="18"/>
    </w:rPr>
  </w:style>
  <w:style w:type="character" w:customStyle="1" w:styleId="aa">
    <w:name w:val="页眉 字符"/>
    <w:basedOn w:val="a0"/>
    <w:link w:val="a9"/>
    <w:qFormat/>
    <w:rPr>
      <w:sz w:val="18"/>
      <w:szCs w:val="18"/>
    </w:rPr>
  </w:style>
  <w:style w:type="character" w:customStyle="1" w:styleId="ac">
    <w:name w:val="批注主题 字符"/>
    <w:basedOn w:val="a4"/>
    <w:link w:val="ab"/>
    <w:qFormat/>
    <w:rPr>
      <w:b/>
      <w:bCs/>
      <w:szCs w:val="24"/>
    </w:rPr>
  </w:style>
  <w:style w:type="character" w:customStyle="1" w:styleId="fontstyle01">
    <w:name w:val="fontstyle01"/>
    <w:basedOn w:val="a0"/>
    <w:qFormat/>
    <w:rPr>
      <w:rFonts w:ascii="URWPalladioL-Roma" w:eastAsia="URWPalladioL-Roma" w:hAnsi="URWPalladioL-Roma" w:cs="URWPalladioL-Roma"/>
      <w:color w:val="000000"/>
      <w:sz w:val="20"/>
      <w:szCs w:val="20"/>
    </w:rPr>
  </w:style>
  <w:style w:type="character" w:customStyle="1" w:styleId="fontstyle21">
    <w:name w:val="fontstyle21"/>
    <w:basedOn w:val="a0"/>
    <w:qFormat/>
    <w:rPr>
      <w:rFonts w:ascii="Rpxr" w:eastAsia="Rpxr" w:hAnsi="Rpxr" w:cs="Rpxr"/>
      <w:color w:val="00000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Calibri" w:hAnsi="Calibri" w:cs="Calibri"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qFormat/>
    <w:rPr>
      <w:rFonts w:ascii="Calibri" w:hAnsi="Calibri" w:cs="Calibri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Calibri" w:hAnsi="Calibri" w:cs="Calibri"/>
      <w:sz w:val="20"/>
      <w:szCs w:val="24"/>
    </w:rPr>
  </w:style>
  <w:style w:type="paragraph" w:customStyle="1" w:styleId="1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4"/>
      <w:lang w:val="en-US"/>
    </w:rPr>
  </w:style>
  <w:style w:type="paragraph" w:customStyle="1" w:styleId="2">
    <w:name w:val="修订2"/>
    <w:hidden/>
    <w:uiPriority w:val="99"/>
    <w:semiHidden/>
    <w:qFormat/>
    <w:rsid w:val="00572F00"/>
    <w:rPr>
      <w:rFonts w:asciiTheme="minorHAnsi" w:eastAsiaTheme="minorEastAsia" w:hAnsiTheme="minorHAnsi" w:cstheme="minorBidi"/>
      <w:kern w:val="2"/>
      <w:sz w:val="21"/>
      <w:szCs w:val="24"/>
      <w:lang w:val="en-US"/>
    </w:rPr>
  </w:style>
  <w:style w:type="paragraph" w:styleId="af0">
    <w:name w:val="Revision"/>
    <w:hidden/>
    <w:uiPriority w:val="99"/>
    <w:semiHidden/>
    <w:rsid w:val="006930B1"/>
    <w:rPr>
      <w:rFonts w:asciiTheme="minorHAnsi" w:eastAsiaTheme="minorEastAsia" w:hAnsiTheme="minorHAnsi" w:cstheme="minorBidi"/>
      <w:kern w:val="2"/>
      <w:sz w:val="21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87D5F74B-92F5-4822-A194-3C4072E7C98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9</Pages>
  <Words>11032</Words>
  <Characters>62885</Characters>
  <Application>Microsoft Office Word</Application>
  <DocSecurity>0</DocSecurity>
  <Lines>524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73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陈育路</dc:creator>
  <cp:lastModifiedBy>Liansheng Ma</cp:lastModifiedBy>
  <cp:revision>2</cp:revision>
  <dcterms:created xsi:type="dcterms:W3CDTF">2022-03-15T08:42:00Z</dcterms:created>
  <dcterms:modified xsi:type="dcterms:W3CDTF">2022-03-15T0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365</vt:lpwstr>
  </property>
  <property fmtid="{D5CDD505-2E9C-101B-9397-08002B2CF9AE}" pid="3" name="ICV">
    <vt:lpwstr>BC4282EE0DE24E4E84F05D8E77D18751</vt:lpwstr>
  </property>
</Properties>
</file>